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interface that offers high-speed, precisely timed behavioral data acquisition and digital and analog outputs for controlling sCMOS cameras and other devices.</w:t>
      </w:r>
    </w:p>
    <w:p w14:paraId="4877A0C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Teensy interface in two experimental settings. We first used the Teensy interface for reliable recordings of an animal’s directional movement on a spherical treadmill, while delivering repeated digital pulses that can be used to control image acquisition from a sCMOS camera. In another example, we used the Teensy interface to control temporally precise delivery of an auditory stimulus and a gentle </w:t>
      </w:r>
      <w:r>
        <w:rPr>
          <w:rFonts w:ascii="Times New Roman" w:hAnsi="Times New Roman" w:cs="Times New Roman"/>
        </w:rPr>
        <w:t xml:space="preserve">eye </w:t>
      </w:r>
      <w:r w:rsidRPr="001D6942">
        <w:rPr>
          <w:rFonts w:ascii="Times New Roman" w:hAnsi="Times New Roman" w:cs="Times New Roman"/>
        </w:rPr>
        <w:t xml:space="preserve">puff 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initiate 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r w:rsidRPr="001D6942">
        <w:rPr>
          <w:rFonts w:ascii="Times New Roman" w:hAnsi="Times New Roman" w:cs="Times New Roman"/>
        </w:rPr>
        <w:t>sCMOS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Teensy, Arduino, microcontroller, sCMOS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2AF6DE5B" w:rsidR="00344BE3" w:rsidRPr="001B062F" w:rsidRDefault="00344BE3" w:rsidP="004970B1">
      <w:pPr>
        <w:ind w:firstLine="360"/>
        <w:rPr>
          <w:rFonts w:ascii="Times New Roman" w:hAnsi="Times New Roman"/>
        </w:rPr>
      </w:pPr>
      <w:r w:rsidRPr="001D6942">
        <w:rPr>
          <w:rFonts w:ascii="Times New Roman" w:hAnsi="Times New Roman" w:cs="Times New Roman"/>
        </w:rPr>
        <w:t xml:space="preserve">Recent advances in sCMOS camera technology and genetically encoded </w:t>
      </w:r>
      <w:r>
        <w:rPr>
          <w:rFonts w:ascii="Times New Roman" w:hAnsi="Times New Roman" w:cs="Times New Roman"/>
        </w:rPr>
        <w:t>neural activity indicator</w:t>
      </w:r>
      <w:r w:rsidRPr="001D6942">
        <w:rPr>
          <w:rFonts w:ascii="Times New Roman" w:hAnsi="Times New Roman" w:cs="Times New Roman"/>
        </w:rPr>
        <w:t>s enable large scale fluorescence imaging of thousands of individual cells’ activity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hammed et al., 2016; Nguyen et al., 2016)</w:t>
      </w:r>
      <w:r>
        <w:rPr>
          <w:rFonts w:ascii="Times New Roman" w:hAnsi="Times New Roman" w:cs="Times New Roman"/>
        </w:rPr>
        <w:fldChar w:fldCharType="end"/>
      </w:r>
      <w:r w:rsidRPr="001D6942">
        <w:rPr>
          <w:rFonts w:ascii="Times New Roman" w:hAnsi="Times New Roman" w:cs="Times New Roman"/>
        </w:rPr>
        <w:t xml:space="preserve">. One key technical aspect of neural network analysis during behavior is temporal precision, where neural activities need to be precisely aligned with behavioral features. However, it has been difficult to </w:t>
      </w:r>
      <w:r>
        <w:rPr>
          <w:rFonts w:ascii="Times New Roman" w:hAnsi="Times New Roman" w:cs="Times New Roman"/>
        </w:rPr>
        <w:t xml:space="preserve">easily </w:t>
      </w:r>
      <w:r w:rsidRPr="001D6942">
        <w:rPr>
          <w:rFonts w:ascii="Times New Roman" w:hAnsi="Times New Roman" w:cs="Times New Roman"/>
        </w:rPr>
        <w:t>integrate sCMOS cameras, deployed in large scale calcium imaging studies, with devices needed to monitor and control behavioral experiments</w:t>
      </w:r>
      <w:r w:rsidR="001454A6">
        <w:rPr>
          <w:rFonts w:ascii="Times New Roman" w:hAnsi="Times New Roman" w:cs="Times New Roman"/>
        </w:rPr>
        <w:t>.</w:t>
      </w:r>
      <w:r w:rsidR="00010591" w:rsidRPr="00010591">
        <w:rPr>
          <w:rFonts w:ascii="Times New Roman" w:eastAsiaTheme="minorEastAsia" w:hAnsi="Times New Roman" w:cs="Times New Roman"/>
          <w:color w:val="FF0000"/>
          <w:kern w:val="24"/>
        </w:rPr>
        <w:t xml:space="preserve"> </w:t>
      </w:r>
      <w:r w:rsidR="00010591">
        <w:rPr>
          <w:rFonts w:ascii="Times New Roman" w:eastAsiaTheme="minorEastAsia" w:hAnsi="Times New Roman" w:cs="Times New Roman"/>
          <w:color w:val="FF0000"/>
          <w:kern w:val="24"/>
        </w:rPr>
        <w:t>C</w:t>
      </w:r>
      <w:r w:rsidR="00010591" w:rsidRPr="008A51F1">
        <w:rPr>
          <w:rFonts w:ascii="Times New Roman" w:eastAsiaTheme="minorEastAsia" w:hAnsi="Times New Roman" w:cs="Times New Roman"/>
          <w:color w:val="FF0000"/>
          <w:kern w:val="24"/>
        </w:rPr>
        <w:t>urrent</w:t>
      </w:r>
      <w:r w:rsidR="00010591">
        <w:rPr>
          <w:rFonts w:ascii="Times New Roman" w:eastAsiaTheme="minorEastAsia" w:hAnsi="Times New Roman" w:cs="Times New Roman"/>
          <w:color w:val="FF0000"/>
          <w:kern w:val="24"/>
        </w:rPr>
        <w:t xml:space="preserve"> standard</w:t>
      </w:r>
      <w:r w:rsidR="00010591" w:rsidRPr="008A51F1">
        <w:rPr>
          <w:rFonts w:ascii="Times New Roman" w:eastAsiaTheme="minorEastAsia" w:hAnsi="Times New Roman" w:cs="Times New Roman"/>
          <w:color w:val="FF0000"/>
          <w:kern w:val="24"/>
        </w:rPr>
        <w:t xml:space="preserve"> sCMOS cameras </w:t>
      </w:r>
      <w:r w:rsidR="00010591">
        <w:rPr>
          <w:rFonts w:ascii="Times New Roman" w:eastAsiaTheme="minorEastAsia" w:hAnsi="Times New Roman" w:cs="Times New Roman"/>
          <w:color w:val="FF0000"/>
          <w:kern w:val="24"/>
        </w:rPr>
        <w:t>can easily perform</w:t>
      </w:r>
      <w:r w:rsidR="00010591" w:rsidRPr="008A51F1">
        <w:rPr>
          <w:rFonts w:ascii="Times New Roman" w:eastAsiaTheme="minorEastAsia" w:hAnsi="Times New Roman" w:cs="Times New Roman"/>
          <w:color w:val="FF0000"/>
          <w:kern w:val="24"/>
        </w:rPr>
        <w:t xml:space="preserve"> </w:t>
      </w:r>
      <w:r w:rsidR="00010591" w:rsidRPr="00470244">
        <w:rPr>
          <w:rFonts w:ascii="Times New Roman" w:eastAsiaTheme="minorEastAsia" w:hAnsi="Times New Roman" w:cs="Times New Roman"/>
          <w:color w:val="FF0000"/>
          <w:kern w:val="24"/>
        </w:rPr>
        <w:t>high speed, high pixel resolution image capture</w:t>
      </w:r>
      <w:r w:rsidR="00010591">
        <w:rPr>
          <w:rFonts w:ascii="Times New Roman" w:eastAsiaTheme="minorEastAsia" w:hAnsi="Times New Roman" w:cs="Times New Roman"/>
          <w:color w:val="FF0000"/>
          <w:kern w:val="24"/>
        </w:rPr>
        <w:t xml:space="preserve">, </w:t>
      </w:r>
      <w:r w:rsidR="00010591" w:rsidRPr="00470244">
        <w:rPr>
          <w:rFonts w:ascii="Times New Roman" w:eastAsiaTheme="minorEastAsia" w:hAnsi="Times New Roman" w:cs="Times New Roman"/>
          <w:color w:val="FF0000"/>
          <w:kern w:val="24"/>
        </w:rPr>
        <w:t>allow</w:t>
      </w:r>
      <w:r w:rsidR="00010591">
        <w:rPr>
          <w:rFonts w:ascii="Times New Roman" w:eastAsiaTheme="minorEastAsia" w:hAnsi="Times New Roman" w:cs="Times New Roman"/>
          <w:color w:val="FF0000"/>
          <w:kern w:val="24"/>
        </w:rPr>
        <w:t>ing</w:t>
      </w:r>
      <w:r w:rsidR="00010591" w:rsidRPr="00470244">
        <w:rPr>
          <w:rFonts w:ascii="Times New Roman" w:eastAsiaTheme="minorEastAsia" w:hAnsi="Times New Roman" w:cs="Times New Roman"/>
          <w:color w:val="FF0000"/>
          <w:kern w:val="24"/>
        </w:rPr>
        <w:t xml:space="preserve"> </w:t>
      </w:r>
      <w:r w:rsidR="00010591">
        <w:rPr>
          <w:rFonts w:ascii="Times New Roman" w:eastAsiaTheme="minorEastAsia" w:hAnsi="Times New Roman" w:cs="Times New Roman"/>
          <w:color w:val="FF0000"/>
          <w:kern w:val="24"/>
        </w:rPr>
        <w:t xml:space="preserve">fluorescent </w:t>
      </w:r>
      <w:r w:rsidR="00010591" w:rsidRPr="00470244">
        <w:rPr>
          <w:rFonts w:ascii="Times New Roman" w:eastAsiaTheme="minorEastAsia" w:hAnsi="Times New Roman" w:cs="Times New Roman"/>
          <w:color w:val="FF0000"/>
          <w:kern w:val="24"/>
        </w:rPr>
        <w:t>imaging of a l</w:t>
      </w:r>
      <w:r w:rsidR="00010591">
        <w:rPr>
          <w:rFonts w:ascii="Times New Roman" w:eastAsiaTheme="minorEastAsia" w:hAnsi="Times New Roman" w:cs="Times New Roman"/>
          <w:color w:val="FF0000"/>
          <w:kern w:val="24"/>
        </w:rPr>
        <w:t>arge anatomical area on the order of several millimeters in diameter and at a spatial resolution of a couple microns.</w:t>
      </w:r>
      <w:r w:rsidR="00010591">
        <w:rPr>
          <w:rFonts w:ascii="Times New Roman" w:hAnsi="Times New Roman" w:cs="Times New Roman"/>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 using</w:t>
      </w:r>
      <w:r w:rsidR="001454A6">
        <w:rPr>
          <w:rFonts w:ascii="Times New Roman" w:hAnsi="Times New Roman" w:cs="Times New Roman"/>
        </w:rPr>
        <w:t xml:space="preserve"> high-level programming</w:t>
      </w:r>
      <w:r w:rsidR="008A51F1">
        <w:rPr>
          <w:rFonts w:ascii="Times New Roman" w:hAnsi="Times New Roman" w:cs="Times New Roman"/>
        </w:rPr>
        <w:t xml:space="preserve"> language, such as </w:t>
      </w:r>
      <w:r w:rsidRPr="001D6942">
        <w:rPr>
          <w:rFonts w:ascii="Times New Roman" w:hAnsi="Times New Roman" w:cs="Times New Roman"/>
        </w:rPr>
        <w:t>MATLAB or other PC-based programs</w:t>
      </w:r>
      <w:r w:rsidR="008A51F1">
        <w:rPr>
          <w:rFonts w:ascii="Times New Roman" w:hAnsi="Times New Roman" w:cs="Times New Roman"/>
        </w:rPr>
        <w:t>,</w:t>
      </w:r>
      <w:r w:rsidRPr="001D6942">
        <w:rPr>
          <w:rFonts w:ascii="Times New Roman" w:hAnsi="Times New Roman" w:cs="Times New Roman"/>
        </w:rPr>
        <w:t xml:space="preserve">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DE69D7" w:rsidRPr="00511A1A">
        <w:rPr>
          <w:rFonts w:ascii="Times New Roman" w:eastAsiaTheme="minorEastAsia" w:hAnsi="Times New Roman" w:cs="Times New Roman"/>
          <w:color w:val="FF0000"/>
          <w:kern w:val="24"/>
        </w:rPr>
        <w:t xml:space="preserve">Further, lower-level implementations of sCMOS camera control, for example using </w:t>
      </w:r>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DB42CD">
        <w:rPr>
          <w:rFonts w:ascii="Times New Roman" w:eastAsiaTheme="minorEastAsia" w:hAnsi="Times New Roman" w:cs="Times New Roman"/>
          <w:color w:val="FF0000"/>
          <w:kern w:val="24"/>
        </w:rPr>
        <w:t xml:space="preserve">programming </w:t>
      </w:r>
      <w:r w:rsidR="00DE69D7" w:rsidRPr="00511A1A">
        <w:rPr>
          <w:rFonts w:ascii="Times New Roman" w:eastAsiaTheme="minorEastAsia" w:hAnsi="Times New Roman" w:cs="Times New Roman"/>
          <w:color w:val="FF0000"/>
          <w:kern w:val="24"/>
        </w:rPr>
        <w:t xml:space="preserve">or a </w:t>
      </w:r>
      <w:r w:rsidR="00C75154">
        <w:rPr>
          <w:rFonts w:ascii="Times New Roman" w:eastAsiaTheme="minorEastAsia" w:hAnsi="Times New Roman" w:cs="Times New Roman"/>
          <w:color w:val="FF0000"/>
          <w:kern w:val="24"/>
        </w:rPr>
        <w:t>program such as LabVIEW, have</w:t>
      </w:r>
      <w:r w:rsidR="00DB42CD">
        <w:rPr>
          <w:rFonts w:ascii="Times New Roman" w:eastAsiaTheme="minorEastAsia" w:hAnsi="Times New Roman" w:cs="Times New Roman"/>
          <w:color w:val="FF0000"/>
          <w:kern w:val="24"/>
        </w:rPr>
        <w:t xml:space="preserve"> </w:t>
      </w:r>
      <w:r w:rsidR="00DE69D7" w:rsidRPr="00511A1A">
        <w:rPr>
          <w:rFonts w:ascii="Times New Roman" w:eastAsiaTheme="minorEastAsia" w:hAnsi="Times New Roman" w:cs="Times New Roman"/>
          <w:color w:val="FF0000"/>
          <w:kern w:val="24"/>
        </w:rPr>
        <w:t>steep learning curve</w:t>
      </w:r>
      <w:r w:rsidR="00DB42CD">
        <w:rPr>
          <w:rFonts w:ascii="Times New Roman" w:eastAsiaTheme="minorEastAsia" w:hAnsi="Times New Roman" w:cs="Times New Roman"/>
          <w:color w:val="FF0000"/>
          <w:kern w:val="24"/>
        </w:rPr>
        <w:t>s</w:t>
      </w:r>
      <w:r w:rsidR="00DE69D7" w:rsidRPr="00511A1A">
        <w:rPr>
          <w:rFonts w:ascii="Times New Roman" w:eastAsiaTheme="minorEastAsia" w:hAnsi="Times New Roman" w:cs="Times New Roman"/>
          <w:color w:val="FF0000"/>
          <w:kern w:val="24"/>
        </w:rPr>
        <w:t>. Thus, a method of sCMOS camera control that involves high precision and easy programmability is desirable</w:t>
      </w:r>
      <w:r w:rsidR="00511A1A" w:rsidRPr="00511A1A">
        <w:rPr>
          <w:rFonts w:ascii="Times New Roman" w:eastAsiaTheme="minorEastAsia" w:hAnsi="Times New Roman" w:cs="Times New Roman"/>
          <w:color w:val="FF0000"/>
          <w:kern w:val="24"/>
        </w:rPr>
        <w:t>, particularly for broad audiences</w:t>
      </w:r>
      <w:r w:rsidR="00DE69D7" w:rsidRPr="00511A1A">
        <w:rPr>
          <w:rFonts w:ascii="Times New Roman" w:eastAsiaTheme="minorEastAsia" w:hAnsi="Times New Roman" w:cs="Times New Roman"/>
          <w:color w:val="FF0000"/>
          <w:kern w:val="24"/>
        </w:rPr>
        <w:t>.</w:t>
      </w:r>
      <w:r w:rsidR="00511A1A" w:rsidRPr="00511A1A">
        <w:rPr>
          <w:rFonts w:ascii="Times New Roman" w:eastAsiaTheme="minorEastAsia" w:hAnsi="Times New Roman" w:cs="Times New Roman"/>
          <w:color w:val="FF0000"/>
          <w:kern w:val="24"/>
        </w:rPr>
        <w:t xml:space="preserve"> This includes </w:t>
      </w:r>
      <w:r w:rsidR="00C75154">
        <w:rPr>
          <w:rFonts w:ascii="Times New Roman" w:eastAsiaTheme="minorEastAsia" w:hAnsi="Times New Roman" w:cs="Times New Roman"/>
          <w:color w:val="FF0000"/>
          <w:kern w:val="24"/>
        </w:rPr>
        <w:t xml:space="preserve">those whose primary focus is </w:t>
      </w:r>
      <w:r w:rsidR="00511A1A" w:rsidRPr="00511A1A">
        <w:rPr>
          <w:rFonts w:ascii="Times New Roman" w:eastAsiaTheme="minorEastAsia" w:hAnsi="Times New Roman" w:cs="Times New Roman"/>
          <w:color w:val="FF0000"/>
          <w:kern w:val="24"/>
        </w:rPr>
        <w:t>biolog</w:t>
      </w:r>
      <w:r w:rsidR="00C75154">
        <w:rPr>
          <w:rFonts w:ascii="Times New Roman" w:eastAsiaTheme="minorEastAsia" w:hAnsi="Times New Roman" w:cs="Times New Roman"/>
          <w:color w:val="FF0000"/>
          <w:kern w:val="24"/>
        </w:rPr>
        <w:t>y</w:t>
      </w:r>
      <w:r w:rsidR="00511A1A" w:rsidRPr="00511A1A">
        <w:rPr>
          <w:rFonts w:ascii="Times New Roman" w:eastAsiaTheme="minorEastAsia" w:hAnsi="Times New Roman" w:cs="Times New Roman"/>
          <w:color w:val="FF0000"/>
          <w:kern w:val="24"/>
        </w:rPr>
        <w:t xml:space="preserve"> or those </w:t>
      </w:r>
      <w:r w:rsidR="00AD30C8">
        <w:rPr>
          <w:rFonts w:ascii="Times New Roman" w:eastAsiaTheme="minorEastAsia" w:hAnsi="Times New Roman" w:cs="Times New Roman"/>
          <w:color w:val="FF0000"/>
          <w:kern w:val="24"/>
        </w:rPr>
        <w:t>who are</w:t>
      </w:r>
      <w:r w:rsidR="00C75154">
        <w:rPr>
          <w:rFonts w:ascii="Times New Roman" w:eastAsiaTheme="minorEastAsia" w:hAnsi="Times New Roman" w:cs="Times New Roman"/>
          <w:color w:val="FF0000"/>
          <w:kern w:val="24"/>
        </w:rPr>
        <w:t xml:space="preserve"> </w:t>
      </w:r>
      <w:r w:rsidR="00511A1A" w:rsidRPr="00511A1A">
        <w:rPr>
          <w:rFonts w:ascii="Times New Roman" w:eastAsiaTheme="minorEastAsia" w:hAnsi="Times New Roman" w:cs="Times New Roman"/>
          <w:color w:val="FF0000"/>
          <w:kern w:val="24"/>
        </w:rPr>
        <w:t xml:space="preserve">not </w:t>
      </w:r>
      <w:r w:rsidR="00EC2185">
        <w:rPr>
          <w:rFonts w:ascii="Times New Roman" w:eastAsiaTheme="minorEastAsia" w:hAnsi="Times New Roman" w:cs="Times New Roman"/>
          <w:color w:val="FF0000"/>
          <w:kern w:val="24"/>
        </w:rPr>
        <w:t>proficient</w:t>
      </w:r>
      <w:r w:rsidR="00C106C5">
        <w:rPr>
          <w:rFonts w:ascii="Times New Roman" w:eastAsiaTheme="minorEastAsia" w:hAnsi="Times New Roman" w:cs="Times New Roman"/>
          <w:color w:val="FF0000"/>
          <w:kern w:val="24"/>
        </w:rPr>
        <w:t xml:space="preserve"> </w:t>
      </w:r>
      <w:r w:rsidR="00EC2185">
        <w:rPr>
          <w:rFonts w:ascii="Times New Roman" w:eastAsiaTheme="minorEastAsia" w:hAnsi="Times New Roman" w:cs="Times New Roman"/>
          <w:color w:val="FF0000"/>
          <w:kern w:val="24"/>
        </w:rPr>
        <w:t>programmers</w:t>
      </w:r>
      <w:r w:rsidR="00511A1A" w:rsidRPr="00511A1A">
        <w:rPr>
          <w:rFonts w:ascii="Times New Roman" w:eastAsiaTheme="minorEastAsia" w:hAnsi="Times New Roman" w:cs="Times New Roman"/>
          <w:color w:val="FF0000"/>
          <w:kern w:val="24"/>
        </w:rPr>
        <w:t>.</w:t>
      </w:r>
    </w:p>
    <w:p w14:paraId="388BB681" w14:textId="63E54DCD"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lastRenderedPageBreak/>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77777777"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and 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We also demonstrate the ability of the Teensy interface to generate analog sound waveforms to drive a speaker for</w:t>
      </w:r>
      <w:r>
        <w:rPr>
          <w:rFonts w:ascii="Times New Roman" w:hAnsi="Times New Roman" w:cs="Times New Roman"/>
        </w:rPr>
        <w:t xml:space="preserve"> a trace conditioning eye blink </w:t>
      </w:r>
      <w:r w:rsidRPr="001D6942">
        <w:rPr>
          <w:rFonts w:ascii="Times New Roman" w:hAnsi="Times New Roman" w:cs="Times New Roman"/>
        </w:rPr>
        <w:t>experiment. Together, these results demonstrate that the Teensy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63297115" w14:textId="6856EAAC" w:rsidR="00B208AB" w:rsidRPr="00511A1A" w:rsidRDefault="00B208AB" w:rsidP="00B208AB">
      <w:pPr>
        <w:rPr>
          <w:color w:val="FF0000"/>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50660C0" w14:textId="77777777" w:rsidR="00187E1B" w:rsidRDefault="00344BE3" w:rsidP="004970B1">
      <w:pPr>
        <w:ind w:firstLine="720"/>
        <w:rPr>
          <w:rFonts w:ascii="Times New Roman" w:hAnsi="Times New Roman" w:cs="Times New Roman"/>
        </w:rPr>
      </w:pPr>
      <w:r w:rsidRPr="001D6942">
        <w:rPr>
          <w:rFonts w:ascii="Times New Roman" w:hAnsi="Times New Roman" w:cs="Times New Roman"/>
        </w:rPr>
        <w:t xml:space="preserve">The two experimental </w:t>
      </w:r>
      <w:r w:rsidR="001454A6">
        <w:rPr>
          <w:rFonts w:ascii="Times New Roman" w:hAnsi="Times New Roman" w:cs="Times New Roman"/>
        </w:rPr>
        <w:t xml:space="preserve">hardware </w:t>
      </w:r>
      <w:r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Pr>
          <w:rFonts w:ascii="Times New Roman" w:hAnsi="Times New Roman" w:cs="Times New Roman"/>
        </w:rPr>
        <w:t xml:space="preserve"> standard</w:t>
      </w:r>
      <w:r w:rsidRPr="001D6942">
        <w:rPr>
          <w:rFonts w:ascii="Times New Roman" w:hAnsi="Times New Roman" w:cs="Times New Roman"/>
        </w:rPr>
        <w:t xml:space="preserve"> printed circuit board</w:t>
      </w:r>
      <w:r>
        <w:rPr>
          <w:rFonts w:ascii="Times New Roman" w:hAnsi="Times New Roman" w:cs="Times New Roman"/>
        </w:rPr>
        <w:t xml:space="preserve"> (PCB) (for example: Digi-Key, part #: </w:t>
      </w:r>
      <w:r>
        <w:t>V2010-ND</w:t>
      </w:r>
      <w:r>
        <w:rPr>
          <w:rFonts w:ascii="Times New Roman" w:hAnsi="Times New Roman" w:cs="Times New Roman"/>
        </w:rPr>
        <w:t>)</w:t>
      </w:r>
      <w:r w:rsidRPr="001D6942">
        <w:rPr>
          <w:rFonts w:ascii="Times New Roman" w:hAnsi="Times New Roman" w:cs="Times New Roman"/>
        </w:rPr>
        <w:t xml:space="preserve"> via standard female headers (such as SparkFun Electronics, PRT-00115). Female headers were then soldered to the PCB for stability. Output from the Teensy was directed from pins on the female headers to standard SMA connectors (such as: Digi-Key, part # CON-SMA-EDGE-S-ND) via 22 gauge wires (for example: Digi-Key, part #1528-1743-ND). Coaxial cables were then attached to the SMA connectors </w:t>
      </w:r>
      <w:r>
        <w:rPr>
          <w:rFonts w:ascii="Times New Roman" w:hAnsi="Times New Roman" w:cs="Times New Roman"/>
        </w:rPr>
        <w:t xml:space="preserve">on the PCB </w:t>
      </w:r>
      <w:r w:rsidRPr="001D6942">
        <w:rPr>
          <w:rFonts w:ascii="Times New Roman" w:hAnsi="Times New Roman" w:cs="Times New Roman"/>
        </w:rPr>
        <w:t>to connect the Teensy to external devices. The Teensy was connected to a computer via a standard USB-microUSB cable (for example: Digi-Key, part # AE11229-ND). To easily upload code to the Teensy, we used PlatformIO (</w:t>
      </w:r>
      <w:hyperlink r:id="rId9" w:history="1">
        <w:r w:rsidRPr="001D6942">
          <w:rPr>
            <w:rStyle w:val="Hyperlink"/>
            <w:rFonts w:ascii="Times New Roman" w:hAnsi="Times New Roman" w:cs="Times New Roman"/>
          </w:rPr>
          <w:t>https://platformio.org/</w:t>
        </w:r>
      </w:hyperlink>
      <w:r w:rsidRPr="001D6942">
        <w:rPr>
          <w:rFonts w:ascii="Times New Roman" w:hAnsi="Times New Roman" w:cs="Times New Roman"/>
        </w:rPr>
        <w:t>), an add-on to the widely-used Atom text editor (</w:t>
      </w:r>
      <w:hyperlink r:id="rId10" w:history="1">
        <w:r w:rsidRPr="001D6942">
          <w:rPr>
            <w:rStyle w:val="Hyperlink"/>
            <w:rFonts w:ascii="Times New Roman" w:hAnsi="Times New Roman" w:cs="Times New Roman"/>
          </w:rPr>
          <w:t>https://atom.io/</w:t>
        </w:r>
      </w:hyperlink>
      <w:r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Pr>
          <w:rFonts w:ascii="Times New Roman" w:hAnsi="Times New Roman" w:cs="Times New Roman"/>
        </w:rPr>
        <w:t xml:space="preserve">”, we used a slightly modified version of the DigitalIO library provided by PlatformIO (version 1.0.0; currently maintained at: </w:t>
      </w:r>
      <w:hyperlink r:id="rId11" w:history="1">
        <w:r w:rsidRPr="001D6942">
          <w:rPr>
            <w:rStyle w:val="Hyperlink"/>
            <w:rFonts w:ascii="Times New Roman" w:hAnsi="Times New Roman" w:cs="Times New Roman"/>
          </w:rPr>
          <w:t>https://github.com/greiman/DigitalIO</w:t>
        </w:r>
      </w:hyperlink>
      <w:r w:rsidRPr="001D6942">
        <w:rPr>
          <w:rFonts w:ascii="Times New Roman" w:hAnsi="Times New Roman" w:cs="Times New Roman"/>
        </w:rPr>
        <w:t xml:space="preserve">). </w:t>
      </w:r>
    </w:p>
    <w:p w14:paraId="1DD58F0C" w14:textId="066B7F72" w:rsidR="00643443" w:rsidRPr="001D6942" w:rsidRDefault="00187E1B" w:rsidP="004970B1">
      <w:pPr>
        <w:ind w:firstLine="720"/>
        <w:rPr>
          <w:rFonts w:ascii="Times New Roman" w:hAnsi="Times New Roman" w:cs="Times New Roman"/>
        </w:rPr>
      </w:pPr>
      <w:r w:rsidRPr="00E422F3">
        <w:rPr>
          <w:rFonts w:ascii="Times New Roman" w:hAnsi="Times New Roman" w:cs="Times New Roman"/>
          <w:color w:val="FF0000"/>
        </w:rPr>
        <w:lastRenderedPageBreak/>
        <w:t>Once</w:t>
      </w:r>
      <w:r w:rsidRPr="00511A1A">
        <w:rPr>
          <w:rFonts w:ascii="Times New Roman" w:hAnsi="Times New Roman" w:cs="Times New Roman"/>
          <w:color w:val="FF0000"/>
        </w:rPr>
        <w:t xml:space="preserve"> the Teensy </w:t>
      </w:r>
      <w:r>
        <w:rPr>
          <w:rFonts w:ascii="Times New Roman" w:hAnsi="Times New Roman" w:cs="Times New Roman"/>
          <w:color w:val="FF0000"/>
        </w:rPr>
        <w:t xml:space="preserve">is connected to a PC </w:t>
      </w:r>
      <w:r w:rsidRPr="00511A1A">
        <w:rPr>
          <w:rFonts w:ascii="Times New Roman" w:hAnsi="Times New Roman" w:cs="Times New Roman"/>
          <w:color w:val="FF0000"/>
        </w:rPr>
        <w:t>via a USB cable</w:t>
      </w:r>
      <w:r>
        <w:rPr>
          <w:rFonts w:ascii="Times New Roman" w:hAnsi="Times New Roman" w:cs="Times New Roman"/>
          <w:color w:val="FF0000"/>
        </w:rPr>
        <w:t>, it automatically</w:t>
      </w:r>
      <w:r w:rsidRPr="00511A1A">
        <w:rPr>
          <w:rFonts w:ascii="Times New Roman" w:hAnsi="Times New Roman" w:cs="Times New Roman"/>
          <w:color w:val="FF0000"/>
        </w:rPr>
        <w:t xml:space="preserve"> initialize</w:t>
      </w:r>
      <w:r w:rsidR="00E422F3">
        <w:rPr>
          <w:rFonts w:ascii="Times New Roman" w:hAnsi="Times New Roman" w:cs="Times New Roman"/>
          <w:color w:val="FF0000"/>
        </w:rPr>
        <w:t>s</w:t>
      </w:r>
      <w:r w:rsidRPr="00511A1A">
        <w:rPr>
          <w:rFonts w:ascii="Times New Roman" w:hAnsi="Times New Roman" w:cs="Times New Roman"/>
          <w:color w:val="FF0000"/>
        </w:rPr>
        <w:t xml:space="preserve"> (i.e. run</w:t>
      </w:r>
      <w:r w:rsidR="00E422F3">
        <w:rPr>
          <w:rFonts w:ascii="Times New Roman" w:hAnsi="Times New Roman" w:cs="Times New Roman"/>
          <w:color w:val="FF0000"/>
        </w:rPr>
        <w:t>s</w:t>
      </w:r>
      <w:r w:rsidRPr="00511A1A">
        <w:rPr>
          <w:rFonts w:ascii="Times New Roman" w:hAnsi="Times New Roman" w:cs="Times New Roman"/>
          <w:color w:val="FF0000"/>
        </w:rPr>
        <w:t xml:space="preserve"> a “setup” function)</w:t>
      </w:r>
      <w:r>
        <w:rPr>
          <w:rFonts w:ascii="Times New Roman" w:hAnsi="Times New Roman" w:cs="Times New Roman"/>
          <w:color w:val="FF0000"/>
        </w:rPr>
        <w:t xml:space="preserve">. </w:t>
      </w:r>
      <w:r w:rsidR="00344BE3" w:rsidRPr="001D6942">
        <w:rPr>
          <w:rFonts w:ascii="Times New Roman" w:hAnsi="Times New Roman" w:cs="Times New Roman"/>
        </w:rPr>
        <w:t>To easily set experiment</w:t>
      </w:r>
      <w:r w:rsidR="00344BE3">
        <w:rPr>
          <w:rFonts w:ascii="Times New Roman" w:hAnsi="Times New Roman" w:cs="Times New Roman"/>
        </w:rPr>
        <w:t>-</w:t>
      </w:r>
      <w:r w:rsidR="00344BE3" w:rsidRPr="001D6942">
        <w:rPr>
          <w:rFonts w:ascii="Times New Roman" w:hAnsi="Times New Roman" w:cs="Times New Roman"/>
        </w:rPr>
        <w:t>specific parameters for the Teensy, such as sampling frequenc</w:t>
      </w:r>
      <w:r w:rsidR="00344BE3">
        <w:rPr>
          <w:rFonts w:ascii="Times New Roman" w:hAnsi="Times New Roman" w:cs="Times New Roman"/>
        </w:rPr>
        <w:t>ies</w:t>
      </w:r>
      <w:r w:rsidR="00344BE3" w:rsidRPr="001D6942">
        <w:rPr>
          <w:rFonts w:ascii="Times New Roman" w:hAnsi="Times New Roman" w:cs="Times New Roman"/>
        </w:rPr>
        <w:t>, trial number</w:t>
      </w:r>
      <w:r w:rsidR="00344BE3">
        <w:rPr>
          <w:rFonts w:ascii="Times New Roman" w:hAnsi="Times New Roman" w:cs="Times New Roman"/>
        </w:rPr>
        <w:t>s</w:t>
      </w:r>
      <w:r w:rsidR="00344BE3" w:rsidRPr="001D6942">
        <w:rPr>
          <w:rFonts w:ascii="Times New Roman" w:hAnsi="Times New Roman" w:cs="Times New Roman"/>
        </w:rPr>
        <w:t xml:space="preserve"> and trial length, and the length of an experiment, we developed simple MATLAB graphical user interface</w:t>
      </w:r>
      <w:r w:rsidR="00344BE3">
        <w:rPr>
          <w:rFonts w:ascii="Times New Roman" w:hAnsi="Times New Roman" w:cs="Times New Roman"/>
        </w:rPr>
        <w:t>s, one for each experiment</w:t>
      </w:r>
      <w:r w:rsidR="00344BE3" w:rsidRPr="001D6942">
        <w:rPr>
          <w:rFonts w:ascii="Times New Roman" w:hAnsi="Times New Roman" w:cs="Times New Roman"/>
        </w:rPr>
        <w:t>.</w:t>
      </w:r>
      <w:r w:rsidRPr="00511A1A">
        <w:rPr>
          <w:rFonts w:ascii="Times New Roman" w:hAnsi="Times New Roman" w:cs="Times New Roman"/>
          <w:color w:val="FF0000"/>
        </w:rPr>
        <w:t xml:space="preserve"> and then can begin a recording session by pressing “Start” in the user interface. Unless otherwise specified, the Teensy was attached to a sCMOS camera, though not turned on or capturing images.</w:t>
      </w:r>
    </w:p>
    <w:p w14:paraId="5CB4F086" w14:textId="3450D5B1" w:rsidR="00010591" w:rsidRDefault="00010591" w:rsidP="00010591">
      <w:pPr>
        <w:rPr>
          <w:rFonts w:ascii="Times New Roman" w:hAnsi="Times New Roman" w:cs="Times New Roman"/>
          <w:color w:val="FF0000"/>
        </w:rPr>
      </w:pPr>
      <w:r>
        <w:rPr>
          <w:rFonts w:ascii="Times New Roman" w:hAnsi="Times New Roman" w:cs="Times New Roman"/>
          <w:color w:val="FF0000"/>
        </w:rPr>
        <w:t>2.2 Animal procedures</w:t>
      </w:r>
    </w:p>
    <w:p w14:paraId="51863EA0" w14:textId="12F09A5D" w:rsidR="00010591" w:rsidRPr="00511A1A" w:rsidRDefault="00010591" w:rsidP="00B704A2">
      <w:pPr>
        <w:ind w:firstLine="720"/>
        <w:rPr>
          <w:rFonts w:ascii="Times New Roman" w:hAnsi="Times New Roman" w:cs="Times New Roman"/>
          <w:color w:val="FF0000"/>
        </w:rPr>
      </w:pPr>
      <w:commentRangeStart w:id="0"/>
      <w:r w:rsidRPr="00511A1A">
        <w:rPr>
          <w:rFonts w:ascii="Times New Roman" w:hAnsi="Times New Roman" w:cs="Times New Roman"/>
          <w:color w:val="FF0000"/>
        </w:rPr>
        <w:t>The Boston University Institutional Animal Care and Use Committee approved all animal procedures and the methods followed the approved guidelines.</w:t>
      </w:r>
      <w:r>
        <w:rPr>
          <w:rFonts w:ascii="Times New Roman" w:hAnsi="Times New Roman" w:cs="Times New Roman"/>
          <w:color w:val="FF0000"/>
        </w:rPr>
        <w:t xml:space="preserve"> Two</w:t>
      </w:r>
      <w:r w:rsidRPr="00511A1A">
        <w:rPr>
          <w:rFonts w:ascii="Times New Roman" w:hAnsi="Times New Roman" w:cs="Times New Roman"/>
          <w:color w:val="FF0000"/>
        </w:rPr>
        <w:t xml:space="preserve"> 8-12 week old female C57BL/6 mice were used in this study (Taconic; Hudson, NY).</w:t>
      </w:r>
      <w:r>
        <w:rPr>
          <w:rFonts w:ascii="Times New Roman" w:hAnsi="Times New Roman" w:cs="Times New Roman"/>
          <w:color w:val="FF0000"/>
        </w:rPr>
        <w:t xml:space="preserve"> Detailed surgical procedures are as that described previously </w:t>
      </w:r>
      <w:r w:rsidR="005A50E8">
        <w:rPr>
          <w:rFonts w:ascii="Times New Roman" w:hAnsi="Times New Roman" w:cs="Times New Roman"/>
          <w:color w:val="FF0000"/>
        </w:rPr>
        <w:fldChar w:fldCharType="begin"/>
      </w:r>
      <w:r w:rsidR="005A50E8">
        <w:rPr>
          <w:rFonts w:ascii="Times New Roman" w:hAnsi="Times New Roman" w:cs="Times New Roman"/>
          <w:color w:val="FF0000"/>
        </w:rPr>
        <w:instrText xml:space="preserve"> ADDIN EN.CITE &lt;EndNote&gt;&lt;Cite&gt;&lt;Author&gt;Gritton&lt;/Author&gt;&lt;Year&gt;2019&lt;/Year&gt;&lt;RecNum&gt;221&lt;/RecNum&gt;&lt;DisplayText&gt;(Gritton et al., 2019)&lt;/DisplayText&gt;&lt;record&gt;&lt;rec-number&gt;221&lt;/rec-number&gt;&lt;foreign-keys&gt;&lt;key app="EN" db-id="90fwxpxdnsdz0oe00fnxt5zmp0st2s9f05ss" timestamp="1549730713"&gt;221&lt;/key&gt;&lt;/foreign-keys&gt;&lt;ref-type name="Journal Article"&gt;17&lt;/ref-type&gt;&lt;contributors&gt;&lt;authors&gt;&lt;author&gt;Gritton, H.&lt;/author&gt;&lt;author&gt;Howe, M.&lt;/author&gt;&lt;author&gt;Romano, M.&lt;/author&gt;&lt;author&gt;DiFeliceantonio, A.G.&lt;/author&gt;&lt;author&gt;Kramer, M.A.&lt;/author&gt;&lt;author&gt;Saligrama, V.&lt;/author&gt;&lt;author&gt;Bucklin, M.E.&lt;/author&gt;&lt;author&gt;Zemel, D.&lt;/author&gt;&lt;author&gt;Han, X.&lt;/author&gt;&lt;/authors&gt;&lt;/contributors&gt;&lt;titles&gt;&lt;title&gt;Unique contributions of parvalbumin and cholinergic interneurons in organizing striatal networks during movement&lt;/title&gt;&lt;secondary-title&gt;Nat Neurosci&lt;/secondary-title&gt;&lt;/titles&gt;&lt;periodical&gt;&lt;full-title&gt;Nat Neurosci&lt;/full-title&gt;&lt;/periodical&gt;&lt;volume&gt;Accepted&lt;/volume&gt;&lt;dates&gt;&lt;year&gt;2019&lt;/year&gt;&lt;/dates&gt;&lt;urls&gt;&lt;/urls&gt;&lt;/record&gt;&lt;/Cite&gt;&lt;/EndNote&gt;</w:instrText>
      </w:r>
      <w:r w:rsidR="005A50E8">
        <w:rPr>
          <w:rFonts w:ascii="Times New Roman" w:hAnsi="Times New Roman" w:cs="Times New Roman"/>
          <w:color w:val="FF0000"/>
        </w:rPr>
        <w:fldChar w:fldCharType="separate"/>
      </w:r>
      <w:r w:rsidR="005A50E8">
        <w:rPr>
          <w:rFonts w:ascii="Times New Roman" w:hAnsi="Times New Roman" w:cs="Times New Roman"/>
          <w:noProof/>
          <w:color w:val="FF0000"/>
        </w:rPr>
        <w:t>(Gritton et al., 2019)</w:t>
      </w:r>
      <w:r w:rsidR="005A50E8">
        <w:rPr>
          <w:rFonts w:ascii="Times New Roman" w:hAnsi="Times New Roman" w:cs="Times New Roman"/>
          <w:color w:val="FF0000"/>
        </w:rPr>
        <w:fldChar w:fldCharType="end"/>
      </w:r>
      <w:r>
        <w:rPr>
          <w:rFonts w:ascii="Times New Roman" w:hAnsi="Times New Roman" w:cs="Times New Roman"/>
          <w:color w:val="FF0000"/>
        </w:rPr>
        <w:t xml:space="preserve">. Briefly, </w:t>
      </w:r>
      <w:r w:rsidRPr="00511A1A">
        <w:rPr>
          <w:rFonts w:ascii="Times New Roman" w:hAnsi="Times New Roman" w:cs="Times New Roman"/>
          <w:color w:val="FF0000"/>
        </w:rPr>
        <w:t xml:space="preserve">mice were first </w:t>
      </w:r>
      <w:r>
        <w:rPr>
          <w:rFonts w:ascii="Times New Roman" w:hAnsi="Times New Roman" w:cs="Times New Roman"/>
          <w:color w:val="FF0000"/>
        </w:rPr>
        <w:t>stereotaxi</w:t>
      </w:r>
      <w:r w:rsidR="005A50E8">
        <w:rPr>
          <w:rFonts w:ascii="Times New Roman" w:hAnsi="Times New Roman" w:cs="Times New Roman"/>
          <w:color w:val="FF0000"/>
        </w:rPr>
        <w:t>c</w:t>
      </w:r>
      <w:r>
        <w:rPr>
          <w:rFonts w:ascii="Times New Roman" w:hAnsi="Times New Roman" w:cs="Times New Roman"/>
          <w:color w:val="FF0000"/>
        </w:rPr>
        <w:t xml:space="preserve">ally </w:t>
      </w:r>
      <w:r w:rsidRPr="00511A1A">
        <w:rPr>
          <w:rFonts w:ascii="Times New Roman" w:hAnsi="Times New Roman" w:cs="Times New Roman"/>
          <w:color w:val="FF0000"/>
        </w:rPr>
        <w:t>injected with</w:t>
      </w:r>
      <w:r>
        <w:rPr>
          <w:rFonts w:ascii="Times New Roman" w:hAnsi="Times New Roman" w:cs="Times New Roman"/>
          <w:color w:val="FF0000"/>
        </w:rPr>
        <w:t xml:space="preserve"> 250nL of</w:t>
      </w:r>
      <w:r w:rsidR="005A50E8">
        <w:rPr>
          <w:rFonts w:ascii="Times New Roman" w:hAnsi="Times New Roman" w:cs="Times New Roman"/>
          <w:color w:val="FF0000"/>
        </w:rPr>
        <w:t xml:space="preserve"> </w:t>
      </w:r>
      <w:r w:rsidRPr="00511A1A">
        <w:rPr>
          <w:rFonts w:ascii="Times New Roman" w:hAnsi="Times New Roman" w:cs="Times New Roman"/>
          <w:color w:val="FF0000"/>
        </w:rPr>
        <w:t>AAV9-Syn-GCaMP6f.WPRE.SV40 virus</w:t>
      </w:r>
      <w:r>
        <w:rPr>
          <w:rFonts w:ascii="Times New Roman" w:hAnsi="Times New Roman" w:cs="Times New Roman"/>
          <w:color w:val="FF0000"/>
        </w:rPr>
        <w:t xml:space="preserve"> (</w:t>
      </w:r>
      <w:r w:rsidRPr="00511A1A">
        <w:rPr>
          <w:rFonts w:ascii="Times New Roman" w:hAnsi="Times New Roman" w:cs="Times New Roman"/>
          <w:color w:val="FF0000"/>
        </w:rPr>
        <w:t>acquired from the University of Pennsylvania Vector Core</w:t>
      </w:r>
      <w:r>
        <w:rPr>
          <w:rFonts w:ascii="Times New Roman" w:hAnsi="Times New Roman" w:cs="Times New Roman"/>
          <w:color w:val="FF0000"/>
        </w:rPr>
        <w:t xml:space="preserve">, </w:t>
      </w:r>
      <w:r w:rsidRPr="00511A1A">
        <w:rPr>
          <w:rFonts w:ascii="Times New Roman" w:hAnsi="Times New Roman" w:cs="Times New Roman"/>
          <w:color w:val="FF0000"/>
        </w:rPr>
        <w:t>titer ~6e12 GC/ml)</w:t>
      </w:r>
      <w:r>
        <w:rPr>
          <w:rFonts w:ascii="Times New Roman" w:hAnsi="Times New Roman" w:cs="Times New Roman"/>
          <w:color w:val="FF0000"/>
        </w:rPr>
        <w:t>,</w:t>
      </w:r>
      <w:r w:rsidRPr="00511A1A">
        <w:rPr>
          <w:rFonts w:ascii="Times New Roman" w:hAnsi="Times New Roman" w:cs="Times New Roman"/>
          <w:color w:val="FF0000"/>
        </w:rPr>
        <w:t xml:space="preserve"> into the CA1 region (AP: –2 mm, ML: 1.4 mm, DV: –1.6 mm)</w:t>
      </w:r>
      <w:r>
        <w:rPr>
          <w:rFonts w:ascii="Times New Roman" w:hAnsi="Times New Roman" w:cs="Times New Roman"/>
          <w:color w:val="FF0000"/>
        </w:rPr>
        <w:t xml:space="preserve">. </w:t>
      </w:r>
      <w:r w:rsidR="005A50E8">
        <w:rPr>
          <w:rFonts w:ascii="Times New Roman" w:hAnsi="Times New Roman" w:cs="Times New Roman"/>
          <w:color w:val="FF0000"/>
        </w:rPr>
        <w:t>The i</w:t>
      </w:r>
      <w:r>
        <w:rPr>
          <w:rFonts w:ascii="Times New Roman" w:hAnsi="Times New Roman" w:cs="Times New Roman"/>
          <w:color w:val="FF0000"/>
        </w:rPr>
        <w:t>njection was made</w:t>
      </w:r>
      <w:r w:rsidRPr="00511A1A">
        <w:rPr>
          <w:rFonts w:ascii="Times New Roman" w:hAnsi="Times New Roman" w:cs="Times New Roman"/>
          <w:color w:val="FF0000"/>
        </w:rPr>
        <w:t xml:space="preserve"> at 40 µl/min</w:t>
      </w:r>
      <w:r>
        <w:rPr>
          <w:rFonts w:ascii="Times New Roman" w:hAnsi="Times New Roman" w:cs="Times New Roman"/>
          <w:color w:val="FF0000"/>
        </w:rPr>
        <w:t xml:space="preserve">, using </w:t>
      </w:r>
      <w:r w:rsidRPr="00511A1A">
        <w:rPr>
          <w:rFonts w:ascii="Times New Roman" w:hAnsi="Times New Roman" w:cs="Times New Roman"/>
          <w:color w:val="FF0000"/>
        </w:rPr>
        <w:t xml:space="preserve">. To accomplish this, we used a 10 nL syringe (World Precision Instruments, Sarasota, FL) and a 33 gauge needle (NF33BL; World Precision Instruments, Sarasota, FL). The injection rate was commanded by a microsyringe pump (UltraMicroPump3–4; World Precision Instruments, Sarasota, FL). After the mice recovered, they were fitted with a stainless steel cannula (OD: 0.317 in., ID: 0.236 in., height 2 mm) along with an attached coverslip (size 0; OD: 3 mm), attached via UV-curable adhesive (Norland Products). This constituted the imaging window. Cortical tissue was aspirated and the window was placed on top of CA1. An aluminum head-plate was then affixed to the skull. Mice were trained on an eye-blink task in an identical fashion to </w:t>
      </w:r>
      <w:r w:rsidRPr="00511A1A">
        <w:rPr>
          <w:rFonts w:ascii="Times New Roman" w:hAnsi="Times New Roman" w:cs="Times New Roman"/>
          <w:color w:val="FF0000"/>
        </w:rPr>
        <w:fldChar w:fldCharType="begin"/>
      </w:r>
      <w:r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Pr="00511A1A">
        <w:rPr>
          <w:rFonts w:ascii="Times New Roman" w:hAnsi="Times New Roman" w:cs="Times New Roman"/>
          <w:color w:val="FF0000"/>
        </w:rPr>
        <w:fldChar w:fldCharType="separate"/>
      </w:r>
      <w:r w:rsidRPr="00511A1A">
        <w:rPr>
          <w:rFonts w:ascii="Times New Roman" w:hAnsi="Times New Roman" w:cs="Times New Roman"/>
          <w:noProof/>
          <w:color w:val="FF0000"/>
        </w:rPr>
        <w:t>Mohammed et al. (2016)</w:t>
      </w:r>
      <w:r w:rsidRPr="00511A1A">
        <w:rPr>
          <w:rFonts w:ascii="Times New Roman" w:hAnsi="Times New Roman" w:cs="Times New Roman"/>
          <w:color w:val="FF0000"/>
        </w:rPr>
        <w:fldChar w:fldCharType="end"/>
      </w:r>
      <w:r w:rsidRPr="00511A1A">
        <w:rPr>
          <w:rFonts w:ascii="Times New Roman" w:hAnsi="Times New Roman" w:cs="Times New Roman"/>
          <w:color w:val="FF0000"/>
        </w:rPr>
        <w:t>.</w:t>
      </w:r>
      <w:commentRangeEnd w:id="0"/>
      <w:r w:rsidR="00B704A2">
        <w:rPr>
          <w:rStyle w:val="CommentReference"/>
        </w:rPr>
        <w:commentReference w:id="0"/>
      </w:r>
    </w:p>
    <w:p w14:paraId="7B37053B" w14:textId="6504F8DA"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i/>
        </w:rPr>
        <w:t>Motion tracking experiment</w:t>
      </w:r>
    </w:p>
    <w:p w14:paraId="08D0A8CA" w14:textId="7D907EA5"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Tindie, part: “</w:t>
      </w:r>
      <w:hyperlink r:id="rId14"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see Table 1), while delivering digital pulses that can be used to trigger a sCMOS camera for image capture every 50 ms.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can measure up to 8200 counts per inch, allowing for sensitive measurement of mouse movement relative to other tracking devices</w:t>
      </w:r>
      <w:r w:rsidR="00187E1B">
        <w:rPr>
          <w:rFonts w:ascii="Times New Roman" w:hAnsi="Times New Roman" w:cs="Times New Roman"/>
          <w:color w:val="FF0000"/>
        </w:rPr>
        <w:t xml:space="preserve"> while remaining low cost</w:t>
      </w:r>
      <w:r w:rsidR="00084D89" w:rsidRPr="00511A1A">
        <w:rPr>
          <w:rFonts w:ascii="Times New Roman" w:hAnsi="Times New Roman" w:cs="Times New Roman"/>
          <w:color w:val="FF0000"/>
        </w:rPr>
        <w:t>. For example, standard computer mice, such as the Logitech M100 (Logitech, PN: 910-001601), measure up to 1000 counts per inch, making the 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084D89" w:rsidRPr="00511A1A">
        <w:rPr>
          <w:rFonts w:ascii="Times New Roman" w:hAnsi="Times New Roman" w:cs="Times New Roman"/>
          <w:color w:val="FF0000"/>
        </w:rPr>
        <w:t xml:space="preserve"> </w:t>
      </w:r>
      <w:r w:rsidR="00187E1B">
        <w:rPr>
          <w:rFonts w:ascii="Times New Roman" w:hAnsi="Times New Roman" w:cs="Times New Roman"/>
          <w:color w:val="FF0000"/>
        </w:rPr>
        <w:t>about</w:t>
      </w:r>
      <w:r w:rsidR="00084D89" w:rsidRPr="00511A1A">
        <w:rPr>
          <w:rFonts w:ascii="Times New Roman" w:hAnsi="Times New Roman" w:cs="Times New Roman"/>
          <w:color w:val="FF0000"/>
        </w:rPr>
        <w:t xml:space="preserve"> 8 times </w:t>
      </w:r>
      <w:r w:rsidR="00A95953">
        <w:rPr>
          <w:rFonts w:ascii="Times New Roman" w:hAnsi="Times New Roman" w:cs="Times New Roman"/>
          <w:color w:val="FF0000"/>
        </w:rPr>
        <w:t>as</w:t>
      </w:r>
      <w:r w:rsidR="00084D89" w:rsidRPr="00511A1A">
        <w:rPr>
          <w:rFonts w:ascii="Times New Roman" w:hAnsi="Times New Roman" w:cs="Times New Roman"/>
          <w:color w:val="FF0000"/>
        </w:rPr>
        <w:t xml:space="preserve"> precise</w:t>
      </w:r>
      <w:r w:rsidR="00C75154">
        <w:rPr>
          <w:rFonts w:ascii="Times New Roman" w:hAnsi="Times New Roman" w:cs="Times New Roman"/>
          <w:color w:val="FF0000"/>
        </w:rPr>
        <w:t xml:space="preserve">. </w:t>
      </w:r>
      <w:r w:rsidR="00084D89" w:rsidRPr="001D6942">
        <w:rPr>
          <w:rFonts w:ascii="Times New Roman" w:hAnsi="Times New Roman" w:cs="Times New Roman"/>
        </w:rPr>
        <w:t xml:space="preserve">For the counts </w:t>
      </w:r>
      <w:r w:rsidR="00D21508">
        <w:rPr>
          <w:rFonts w:ascii="Times New Roman" w:hAnsi="Times New Roman" w:cs="Times New Roman"/>
        </w:rPr>
        <w:t>per inch setting of the sensor i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used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Where y</w:t>
      </w:r>
      <w:r w:rsidRPr="001D6942">
        <w:rPr>
          <w:rFonts w:ascii="Times New Roman" w:eastAsiaTheme="minorEastAsia" w:hAnsi="Times New Roman" w:cs="Times New Roman"/>
          <w:vertAlign w:val="subscript"/>
        </w:rPr>
        <w:t>R</w:t>
      </w:r>
      <w:r w:rsidRPr="001D6942">
        <w:rPr>
          <w:rFonts w:ascii="Times New Roman" w:eastAsiaTheme="minorEastAsia" w:hAnsi="Times New Roman" w:cs="Times New Roman"/>
        </w:rPr>
        <w:t xml:space="preserve"> and y</w:t>
      </w:r>
      <w:r w:rsidRPr="001D6942">
        <w:rPr>
          <w:rFonts w:ascii="Times New Roman" w:eastAsiaTheme="minorEastAsia" w:hAnsi="Times New Roman" w:cs="Times New Roman"/>
          <w:vertAlign w:val="subscript"/>
        </w:rPr>
        <w:t>L</w:t>
      </w:r>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731ED3EC" w14:textId="7C05D384" w:rsidR="005A37EC" w:rsidRPr="00511A1A" w:rsidRDefault="007D5E89" w:rsidP="005A37EC">
      <w:pPr>
        <w:ind w:firstLine="720"/>
        <w:rPr>
          <w:rFonts w:ascii="Times New Roman" w:hAnsi="Times New Roman" w:cs="Times New Roman"/>
          <w:color w:val="FF0000"/>
        </w:rPr>
      </w:pPr>
      <w:r>
        <w:rPr>
          <w:rFonts w:ascii="Times New Roman" w:hAnsi="Times New Roman" w:cs="Times New Roman"/>
          <w:color w:val="FF0000"/>
        </w:rPr>
        <w:lastRenderedPageBreak/>
        <w:t xml:space="preserve">We designed a GUI </w:t>
      </w:r>
      <w:r w:rsidR="00187E1B">
        <w:rPr>
          <w:rFonts w:ascii="Times New Roman" w:hAnsi="Times New Roman" w:cs="Times New Roman"/>
          <w:color w:val="FF0000"/>
        </w:rPr>
        <w:t xml:space="preserve">for this experiment </w:t>
      </w:r>
      <w:r>
        <w:rPr>
          <w:rFonts w:ascii="Times New Roman" w:hAnsi="Times New Roman" w:cs="Times New Roman"/>
          <w:color w:val="FF0000"/>
        </w:rPr>
        <w:t xml:space="preserve">that </w:t>
      </w:r>
      <w:r w:rsidR="00187E1B">
        <w:rPr>
          <w:rFonts w:ascii="Times New Roman" w:hAnsi="Times New Roman" w:cs="Times New Roman"/>
          <w:color w:val="FF0000"/>
        </w:rPr>
        <w:t xml:space="preserve">allows </w:t>
      </w:r>
      <w:r w:rsidR="005A37EC" w:rsidRPr="00511A1A">
        <w:rPr>
          <w:rFonts w:ascii="Times New Roman" w:hAnsi="Times New Roman" w:cs="Times New Roman"/>
          <w:color w:val="FF0000"/>
        </w:rPr>
        <w:t xml:space="preserve">a user to specify a filename, the length of each trial, and the sampling rate. </w:t>
      </w:r>
      <w:r w:rsidR="00731019" w:rsidRPr="00511A1A">
        <w:rPr>
          <w:rFonts w:ascii="Times New Roman" w:hAnsi="Times New Roman" w:cs="Times New Roman"/>
          <w:color w:val="FF0000"/>
        </w:rPr>
        <w:t>The user plugs the Teensy 3.2 into the computer via a USB, and waits a moment for the device to initialize. Then, the user can press “Start” on the GUI in order to start the experiment</w:t>
      </w:r>
      <w:r>
        <w:rPr>
          <w:rFonts w:ascii="Times New Roman" w:hAnsi="Times New Roman" w:cs="Times New Roman"/>
          <w:color w:val="FF0000"/>
        </w:rPr>
        <w:t xml:space="preserve"> or “Stop”</w:t>
      </w:r>
      <w:r w:rsidR="005A37EC" w:rsidRPr="00511A1A">
        <w:rPr>
          <w:rFonts w:ascii="Times New Roman" w:hAnsi="Times New Roman" w:cs="Times New Roman"/>
          <w:color w:val="FF0000"/>
        </w:rPr>
        <w:t>, which allows a user to stop and restart an experiment from the GUI</w:t>
      </w:r>
      <w:r w:rsidR="00187E1B">
        <w:rPr>
          <w:rFonts w:ascii="Times New Roman" w:hAnsi="Times New Roman" w:cs="Times New Roman"/>
          <w:color w:val="FF0000"/>
        </w:rPr>
        <w:t xml:space="preserve"> at any time</w:t>
      </w:r>
      <w:r w:rsidR="005A37EC" w:rsidRPr="00511A1A">
        <w:rPr>
          <w:rFonts w:ascii="Times New Roman" w:hAnsi="Times New Roman" w:cs="Times New Roman"/>
          <w:color w:val="FF0000"/>
        </w:rPr>
        <w:t>.</w:t>
      </w:r>
      <w:r w:rsidR="007960C5" w:rsidRPr="00511A1A">
        <w:rPr>
          <w:rFonts w:ascii="Times New Roman" w:hAnsi="Times New Roman" w:cs="Times New Roman"/>
          <w:color w:val="FF0000"/>
        </w:rPr>
        <w:t xml:space="preserve"> </w:t>
      </w:r>
      <w:r w:rsidR="0078245F">
        <w:rPr>
          <w:rFonts w:ascii="Times New Roman" w:hAnsi="Times New Roman" w:cs="Times New Roman"/>
          <w:color w:val="FF0000"/>
        </w:rPr>
        <w:t xml:space="preserve">The “Stop” button sends data serially to the Teensy 3.2, which terminates the experiment and resets all experimental parameters after receiving this serial input. </w:t>
      </w:r>
      <w:r w:rsidR="00187E1B">
        <w:rPr>
          <w:rFonts w:ascii="Times New Roman" w:hAnsi="Times New Roman" w:cs="Times New Roman"/>
          <w:color w:val="FF0000"/>
        </w:rPr>
        <w:t>The</w:t>
      </w:r>
      <w:r w:rsidR="00676707" w:rsidRPr="00511A1A">
        <w:rPr>
          <w:rFonts w:ascii="Times New Roman" w:hAnsi="Times New Roman" w:cs="Times New Roman"/>
          <w:color w:val="FF0000"/>
        </w:rPr>
        <w:t xml:space="preserve"> </w:t>
      </w:r>
      <w:r w:rsidR="00E271FB" w:rsidRPr="00511A1A">
        <w:rPr>
          <w:rFonts w:ascii="Times New Roman" w:hAnsi="Times New Roman" w:cs="Times New Roman"/>
          <w:color w:val="FF0000"/>
        </w:rPr>
        <w:t>GUI</w:t>
      </w:r>
      <w:r w:rsidR="007960C5" w:rsidRPr="00511A1A">
        <w:rPr>
          <w:rFonts w:ascii="Times New Roman" w:hAnsi="Times New Roman" w:cs="Times New Roman"/>
          <w:color w:val="FF0000"/>
        </w:rPr>
        <w:t xml:space="preserve"> </w:t>
      </w:r>
      <w:r w:rsidR="00187E1B">
        <w:rPr>
          <w:rFonts w:ascii="Times New Roman" w:hAnsi="Times New Roman" w:cs="Times New Roman"/>
          <w:color w:val="FF0000"/>
        </w:rPr>
        <w:t>record</w:t>
      </w:r>
      <w:r w:rsidR="006E2DB2">
        <w:rPr>
          <w:rFonts w:ascii="Times New Roman" w:hAnsi="Times New Roman" w:cs="Times New Roman"/>
          <w:color w:val="FF0000"/>
        </w:rPr>
        <w:t>s</w:t>
      </w:r>
      <w:r w:rsidR="00FA72E4">
        <w:rPr>
          <w:rFonts w:ascii="Times New Roman" w:hAnsi="Times New Roman" w:cs="Times New Roman"/>
          <w:color w:val="FF0000"/>
        </w:rPr>
        <w:t>,</w:t>
      </w:r>
      <w:r w:rsidR="00CB7F97">
        <w:rPr>
          <w:rFonts w:ascii="Times New Roman" w:hAnsi="Times New Roman" w:cs="Times New Roman"/>
          <w:color w:val="FF0000"/>
        </w:rPr>
        <w:t xml:space="preserve"> </w:t>
      </w:r>
      <w:r w:rsidR="006E2DB2">
        <w:rPr>
          <w:rFonts w:ascii="Times New Roman" w:hAnsi="Times New Roman" w:cs="Times New Roman"/>
          <w:color w:val="FF0000"/>
        </w:rPr>
        <w:t>on the attached PC</w:t>
      </w:r>
      <w:r w:rsidR="00FA72E4">
        <w:rPr>
          <w:rFonts w:ascii="Times New Roman" w:hAnsi="Times New Roman" w:cs="Times New Roman"/>
          <w:color w:val="FF0000"/>
        </w:rPr>
        <w:t>,</w:t>
      </w:r>
      <w:bookmarkStart w:id="1" w:name="_GoBack"/>
      <w:bookmarkEnd w:id="1"/>
      <w:r w:rsidR="006E2DB2">
        <w:rPr>
          <w:rFonts w:ascii="Times New Roman" w:hAnsi="Times New Roman" w:cs="Times New Roman"/>
          <w:color w:val="FF0000"/>
        </w:rPr>
        <w:t xml:space="preserve"> </w:t>
      </w:r>
      <w:r w:rsidR="00676707" w:rsidRPr="00511A1A">
        <w:rPr>
          <w:rFonts w:ascii="Times New Roman" w:hAnsi="Times New Roman" w:cs="Times New Roman"/>
          <w:color w:val="FF0000"/>
        </w:rPr>
        <w:t>the Teensy-reported time stamp of each frame, the Teensy-reported duration of each frame, and the displacement in the X- and Y- directions for both sensors</w:t>
      </w:r>
      <w:r w:rsidR="007960C5" w:rsidRPr="00511A1A">
        <w:rPr>
          <w:rFonts w:ascii="Times New Roman" w:hAnsi="Times New Roman" w:cs="Times New Roman"/>
          <w:color w:val="FF0000"/>
        </w:rPr>
        <w:t xml:space="preserve"> for each time frame</w:t>
      </w:r>
      <w:r w:rsidR="00676707" w:rsidRPr="00511A1A">
        <w:rPr>
          <w:rFonts w:ascii="Times New Roman" w:hAnsi="Times New Roman" w:cs="Times New Roman"/>
          <w:color w:val="FF0000"/>
        </w:rPr>
        <w:t>.</w:t>
      </w:r>
    </w:p>
    <w:p w14:paraId="04F58FB7" w14:textId="5277A825"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t>To control experimental timing, we utilized the “IntervalTimer” function</w:t>
      </w:r>
      <w:r>
        <w:rPr>
          <w:rFonts w:ascii="Times New Roman" w:hAnsi="Times New Roman" w:cs="Times New Roman"/>
        </w:rPr>
        <w:t>,</w:t>
      </w:r>
      <w:r w:rsidRPr="001D6942">
        <w:rPr>
          <w:rFonts w:ascii="Times New Roman" w:hAnsi="Times New Roman" w:cs="Times New Roman"/>
        </w:rPr>
        <w:t xml:space="preserve"> unique to the standard Teensy library, which can repeatedly call a function at specified intervals. We set the </w:t>
      </w:r>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 xml:space="preserve">Timer” to be </w:t>
      </w:r>
      <w:r w:rsidRPr="001D6942">
        <w:rPr>
          <w:rFonts w:ascii="Times New Roman" w:hAnsi="Times New Roman" w:cs="Times New Roman"/>
        </w:rPr>
        <w:t>50,000 microseconds (50 ms) or 20 Hz in our experiment. Using IntervalTimer, we repeatedly called a function that sent the accumulated displacement of the motion sensor readings to the attached PC. We acquired the x and y displacement readings from each sensor with freely available functions on GitHub (</w:t>
      </w:r>
      <w:hyperlink r:id="rId15"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ms was sent out of a digital pin designed to initiate an image frame capture from a sCMOS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IntervalTimer” function, we recorded the digital outputs with a commercial system (Tucker Davis Technologies RZ5D (TDT RZ5D)) at 3051.76 Hz.</w:t>
      </w:r>
      <w:r w:rsidR="0092473E">
        <w:rPr>
          <w:rFonts w:ascii="Times New Roman" w:hAnsi="Times New Roman" w:cs="Times New Roman"/>
        </w:rPr>
        <w:t xml:space="preserve"> </w:t>
      </w:r>
    </w:p>
    <w:p w14:paraId="597D2FDD" w14:textId="77777777" w:rsidR="006A51C3" w:rsidRDefault="006A51C3" w:rsidP="004970B1">
      <w:pPr>
        <w:rPr>
          <w:rFonts w:ascii="Times New Roman" w:hAnsi="Times New Roman" w:cs="Times New Roman"/>
        </w:rPr>
      </w:pPr>
    </w:p>
    <w:p w14:paraId="6102D374" w14:textId="537A6E2E"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4</w:t>
      </w:r>
      <w:r w:rsidRPr="001D6942">
        <w:rPr>
          <w:rFonts w:ascii="Times New Roman" w:hAnsi="Times New Roman" w:cs="Times New Roman"/>
        </w:rPr>
        <w:t xml:space="preserve">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074D33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this experiment, a Teensy was programmed to deliver outputs capable of eliciting a sound and initiating an eye puff, while delivering digital pulses that can be used to trigger a sCMOS camera for image capture every 50 ms. The overall design of this experiment is shown in Figure 1B. To deliver an audible sound through the Teensy, we used a Teensy prop shield module (PJRC.COM, LLC.,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LLC.,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AudioSynthWaveformSine”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527D2838" w:rsidR="00344BE3" w:rsidRPr="00511A1A" w:rsidRDefault="00344BE3" w:rsidP="006437E6">
      <w:pPr>
        <w:ind w:firstLine="720"/>
        <w:rPr>
          <w:rFonts w:ascii="Times New Roman" w:hAnsi="Times New Roman" w:cs="Times New Roman"/>
          <w:color w:val="FF0000"/>
        </w:rPr>
      </w:pPr>
      <w:r w:rsidRPr="001D6942">
        <w:rPr>
          <w:rFonts w:ascii="Times New Roman" w:hAnsi="Times New Roman" w:cs="Times New Roman"/>
        </w:rPr>
        <w:t xml:space="preserve">We used the “elapsedMicros” function to control the timing of the experiment. elapsedMicros offers precise timing like “IntervalTimer”,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elapsedMicros” timer, we repeatedly called a function that updated the status of each digital and analog output every 50 ms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w:t>
      </w:r>
      <w:r w:rsidRPr="001D6942">
        <w:rPr>
          <w:rFonts w:ascii="Times New Roman" w:hAnsi="Times New Roman" w:cs="Times New Roman"/>
        </w:rPr>
        <w:lastRenderedPageBreak/>
        <w:t xml:space="preserve">digital output directed to the sCMOS camera for 1ms every 50ms. </w:t>
      </w:r>
      <w:r w:rsidR="004A3DCF" w:rsidRPr="00511A1A">
        <w:rPr>
          <w:rFonts w:ascii="Times New Roman" w:hAnsi="Times New Roman" w:cs="Times New Roman"/>
          <w:color w:val="FF0000"/>
        </w:rPr>
        <w:t xml:space="preserve">These features were hardcoded into the Teensy </w:t>
      </w:r>
      <w:r w:rsidR="00C13FB8" w:rsidRPr="00511A1A">
        <w:rPr>
          <w:rFonts w:ascii="Times New Roman" w:hAnsi="Times New Roman" w:cs="Times New Roman"/>
          <w:color w:val="FF0000"/>
        </w:rPr>
        <w:t>code</w:t>
      </w:r>
      <w:r w:rsidR="00C13FB8">
        <w:rPr>
          <w:rFonts w:ascii="Times New Roman" w:hAnsi="Times New Roman" w:cs="Times New Roman"/>
          <w:color w:val="FF0000"/>
        </w:rPr>
        <w:t xml:space="preserve"> but</w:t>
      </w:r>
      <w:r w:rsidR="006437E6">
        <w:rPr>
          <w:rFonts w:ascii="Times New Roman" w:hAnsi="Times New Roman" w:cs="Times New Roman"/>
          <w:color w:val="FF0000"/>
        </w:rPr>
        <w:t xml:space="preserve"> can be easily modified</w:t>
      </w:r>
      <w:r w:rsidR="004A3DCF" w:rsidRPr="00511A1A">
        <w:rPr>
          <w:rFonts w:ascii="Times New Roman" w:hAnsi="Times New Roman" w:cs="Times New Roman"/>
          <w:color w:val="FF0000"/>
        </w:rPr>
        <w:t>.</w:t>
      </w:r>
      <w:r w:rsidR="006437E6" w:rsidRPr="006437E6">
        <w:rPr>
          <w:rFonts w:ascii="Times New Roman" w:hAnsi="Times New Roman" w:cs="Times New Roman"/>
          <w:color w:val="FF0000"/>
        </w:rPr>
        <w:t xml:space="preserve"> </w:t>
      </w:r>
      <w:r w:rsidR="006437E6" w:rsidRPr="00511A1A">
        <w:rPr>
          <w:rFonts w:ascii="Times New Roman" w:hAnsi="Times New Roman" w:cs="Times New Roman"/>
          <w:color w:val="FF0000"/>
        </w:rPr>
        <w:t>The specific characteristics of the tone and puff were hard-coded into the Teensy script.</w:t>
      </w:r>
    </w:p>
    <w:p w14:paraId="29DC7D12" w14:textId="08F0A2FD" w:rsidR="005A37EC" w:rsidRPr="00511A1A" w:rsidRDefault="007D5E89" w:rsidP="005A37EC">
      <w:pPr>
        <w:ind w:firstLine="720"/>
        <w:rPr>
          <w:rFonts w:ascii="Times New Roman" w:hAnsi="Times New Roman" w:cs="Times New Roman"/>
          <w:color w:val="FF0000"/>
        </w:rPr>
      </w:pPr>
      <w:r>
        <w:rPr>
          <w:rFonts w:ascii="Times New Roman" w:hAnsi="Times New Roman" w:cs="Times New Roman"/>
          <w:color w:val="FF0000"/>
        </w:rPr>
        <w:t>Here we also designed a GUI that</w:t>
      </w:r>
      <w:r w:rsidR="005A37EC" w:rsidRPr="00511A1A">
        <w:rPr>
          <w:rFonts w:ascii="Times New Roman" w:hAnsi="Times New Roman" w:cs="Times New Roman"/>
          <w:color w:val="FF0000"/>
        </w:rPr>
        <w:t xml:space="preserve"> allows a user to specify a filename, the length of each trial, and the total number of trials in the session</w:t>
      </w:r>
      <w:r w:rsidR="00CB193D" w:rsidRPr="00511A1A">
        <w:rPr>
          <w:rFonts w:ascii="Times New Roman" w:hAnsi="Times New Roman" w:cs="Times New Roman"/>
          <w:color w:val="FF0000"/>
        </w:rPr>
        <w:t xml:space="preserve">, and </w:t>
      </w:r>
      <w:r w:rsidR="006437E6">
        <w:rPr>
          <w:rFonts w:ascii="Times New Roman" w:hAnsi="Times New Roman" w:cs="Times New Roman"/>
          <w:color w:val="FF0000"/>
        </w:rPr>
        <w:t>records</w:t>
      </w:r>
      <w:r w:rsidR="006437E6" w:rsidRPr="00511A1A">
        <w:rPr>
          <w:rFonts w:ascii="Times New Roman" w:hAnsi="Times New Roman" w:cs="Times New Roman"/>
          <w:color w:val="FF0000"/>
        </w:rPr>
        <w:t xml:space="preserve"> </w:t>
      </w:r>
      <w:r w:rsidR="00CB193D" w:rsidRPr="00511A1A">
        <w:rPr>
          <w:rFonts w:ascii="Times New Roman" w:hAnsi="Times New Roman" w:cs="Times New Roman"/>
          <w:color w:val="FF0000"/>
        </w:rPr>
        <w:t>the Teensy-reported trial times, experimental times, and status</w:t>
      </w:r>
      <w:r>
        <w:rPr>
          <w:rFonts w:ascii="Times New Roman" w:hAnsi="Times New Roman" w:cs="Times New Roman"/>
          <w:color w:val="FF0000"/>
        </w:rPr>
        <w:t>es</w:t>
      </w:r>
      <w:r w:rsidR="00CB193D" w:rsidRPr="00511A1A">
        <w:rPr>
          <w:rFonts w:ascii="Times New Roman" w:hAnsi="Times New Roman" w:cs="Times New Roman"/>
          <w:color w:val="FF0000"/>
        </w:rPr>
        <w:t xml:space="preserve"> of all relevant pins</w:t>
      </w:r>
      <w:r w:rsidR="005A37EC" w:rsidRPr="00511A1A">
        <w:rPr>
          <w:rFonts w:ascii="Times New Roman" w:hAnsi="Times New Roman" w:cs="Times New Roman"/>
          <w:color w:val="FF0000"/>
        </w:rPr>
        <w:t>.</w:t>
      </w:r>
      <w:r w:rsidR="00731019">
        <w:rPr>
          <w:rFonts w:ascii="Times New Roman" w:hAnsi="Times New Roman" w:cs="Times New Roman"/>
          <w:color w:val="FF0000"/>
        </w:rPr>
        <w:t xml:space="preserve"> </w:t>
      </w:r>
      <w:r w:rsidR="005A37EC" w:rsidRPr="00511A1A">
        <w:rPr>
          <w:rFonts w:ascii="Times New Roman" w:hAnsi="Times New Roman" w:cs="Times New Roman"/>
          <w:color w:val="FF0000"/>
        </w:rPr>
        <w:t xml:space="preserve"> </w:t>
      </w:r>
      <w:commentRangeStart w:id="2"/>
      <w:r w:rsidR="005A37EC" w:rsidRPr="00511A1A">
        <w:rPr>
          <w:rFonts w:ascii="Times New Roman" w:hAnsi="Times New Roman" w:cs="Times New Roman"/>
          <w:color w:val="FF0000"/>
        </w:rPr>
        <w:t>As with the motion tracking experiment</w:t>
      </w:r>
      <w:r w:rsidR="00731019" w:rsidRPr="00511A1A">
        <w:rPr>
          <w:rFonts w:ascii="Times New Roman" w:hAnsi="Times New Roman" w:cs="Times New Roman"/>
          <w:color w:val="FF0000"/>
        </w:rPr>
        <w:t xml:space="preserve"> the user can press “Start” on the GUI in order to start the experiment</w:t>
      </w:r>
      <w:r w:rsidR="00731019">
        <w:rPr>
          <w:rFonts w:ascii="Times New Roman" w:hAnsi="Times New Roman" w:cs="Times New Roman"/>
          <w:color w:val="FF0000"/>
        </w:rPr>
        <w:t xml:space="preserve">. </w:t>
      </w:r>
      <w:r>
        <w:rPr>
          <w:rFonts w:ascii="Times New Roman" w:hAnsi="Times New Roman" w:cs="Times New Roman"/>
          <w:color w:val="FF0000"/>
        </w:rPr>
        <w:t>Further, it</w:t>
      </w:r>
      <w:r w:rsidR="00731019" w:rsidRPr="00511A1A">
        <w:rPr>
          <w:rFonts w:ascii="Times New Roman" w:hAnsi="Times New Roman" w:cs="Times New Roman"/>
          <w:color w:val="FF0000"/>
        </w:rPr>
        <w:t xml:space="preserve"> </w:t>
      </w:r>
      <w:r w:rsidR="00C053D3">
        <w:rPr>
          <w:rFonts w:ascii="Times New Roman" w:hAnsi="Times New Roman" w:cs="Times New Roman"/>
          <w:color w:val="FF0000"/>
        </w:rPr>
        <w:t xml:space="preserve">allows </w:t>
      </w:r>
      <w:r w:rsidR="005A37EC" w:rsidRPr="00511A1A">
        <w:rPr>
          <w:rFonts w:ascii="Times New Roman" w:hAnsi="Times New Roman" w:cs="Times New Roman"/>
          <w:color w:val="FF0000"/>
        </w:rPr>
        <w:t>a user to stop and restart the experiment from the GUI.</w:t>
      </w:r>
      <w:r w:rsidR="00721909" w:rsidRPr="00511A1A">
        <w:rPr>
          <w:rFonts w:ascii="Times New Roman" w:hAnsi="Times New Roman" w:cs="Times New Roman"/>
          <w:color w:val="FF0000"/>
        </w:rPr>
        <w:t xml:space="preserve"> </w:t>
      </w:r>
      <w:commentRangeEnd w:id="2"/>
      <w:r w:rsidR="006437E6">
        <w:rPr>
          <w:rStyle w:val="CommentReference"/>
        </w:rPr>
        <w:commentReference w:id="2"/>
      </w:r>
      <w:r w:rsidR="00721909" w:rsidRPr="00511A1A">
        <w:rPr>
          <w:rFonts w:ascii="Times New Roman" w:hAnsi="Times New Roman" w:cs="Times New Roman"/>
          <w:color w:val="FF0000"/>
        </w:rPr>
        <w:t>MATLAB stores in the attached PC the Teensy-reported time stamp of each frame relative to the session and relative to the beginning of the trial, the trial number, and indicator variables (1s or 0s) which correspond to whether or not the sound</w:t>
      </w:r>
      <w:r w:rsidR="00511A1A">
        <w:rPr>
          <w:rFonts w:ascii="Times New Roman" w:hAnsi="Times New Roman" w:cs="Times New Roman"/>
          <w:color w:val="FF0000"/>
        </w:rPr>
        <w:t xml:space="preserve"> </w:t>
      </w:r>
      <w:r w:rsidR="004A3DCF" w:rsidRPr="00511A1A">
        <w:rPr>
          <w:rFonts w:ascii="Times New Roman" w:hAnsi="Times New Roman" w:cs="Times New Roman"/>
          <w:color w:val="FF0000"/>
        </w:rPr>
        <w:t>or</w:t>
      </w:r>
      <w:r w:rsidR="00721909" w:rsidRPr="00511A1A">
        <w:rPr>
          <w:rFonts w:ascii="Times New Roman" w:hAnsi="Times New Roman" w:cs="Times New Roman"/>
          <w:color w:val="FF0000"/>
        </w:rPr>
        <w:t xml:space="preserve"> puff is </w:t>
      </w:r>
      <w:commentRangeStart w:id="3"/>
      <w:r w:rsidR="00721909" w:rsidRPr="00511A1A">
        <w:rPr>
          <w:rFonts w:ascii="Times New Roman" w:hAnsi="Times New Roman" w:cs="Times New Roman"/>
          <w:color w:val="FF0000"/>
        </w:rPr>
        <w:t>on</w:t>
      </w:r>
      <w:commentRangeEnd w:id="3"/>
      <w:r w:rsidR="00511A1A">
        <w:rPr>
          <w:rStyle w:val="CommentReference"/>
        </w:rPr>
        <w:commentReference w:id="3"/>
      </w:r>
      <w:r w:rsidR="00721909" w:rsidRPr="00511A1A">
        <w:rPr>
          <w:rFonts w:ascii="Times New Roman" w:hAnsi="Times New Roman" w:cs="Times New Roman"/>
          <w:color w:val="FF0000"/>
        </w:rPr>
        <w:t>.</w:t>
      </w:r>
    </w:p>
    <w:p w14:paraId="6A874634" w14:textId="08C085C5"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 xml:space="preserve">-order, zero-phase Butterworth digital filter (MATLAB command “filtfilt”).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compare the onset of the analog signal to the timing of digital pulses, we utilized the continuous voltage output from the digital pin for consistency. To acquire the digital pulse onset from the continuous signal, we thresholded this continuous voltage output at a value of 1 </w:t>
      </w:r>
      <w:r w:rsidR="005A50E8">
        <w:rPr>
          <w:rFonts w:ascii="Times New Roman" w:eastAsiaTheme="minorEastAsia" w:hAnsi="Times New Roman" w:cs="Times New Roman"/>
        </w:rPr>
        <w:t>V and</w:t>
      </w:r>
      <w:r>
        <w:rPr>
          <w:rFonts w:ascii="Times New Roman" w:eastAsiaTheme="minorEastAsia" w:hAnsi="Times New Roman" w:cs="Times New Roman"/>
        </w:rPr>
        <w:t xml:space="preserve"> took the first time point where the continuous voltage exceeded 1 V to be the digital pulse onset.</w:t>
      </w:r>
    </w:p>
    <w:p w14:paraId="7B11C975" w14:textId="43A41055" w:rsidR="00572A71" w:rsidRPr="00511A1A"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We next designed an expanded user interface and accompanying Teensy code for use with the </w:t>
      </w:r>
      <w:r w:rsidR="005977B4">
        <w:rPr>
          <w:rFonts w:ascii="Times New Roman" w:eastAsiaTheme="minorEastAsia" w:hAnsi="Times New Roman" w:cs="Times New Roman"/>
          <w:color w:val="FF0000"/>
        </w:rPr>
        <w:t xml:space="preserve">same </w:t>
      </w:r>
      <w:r w:rsidRPr="00511A1A">
        <w:rPr>
          <w:rFonts w:ascii="Times New Roman" w:eastAsiaTheme="minorEastAsia" w:hAnsi="Times New Roman" w:cs="Times New Roman"/>
          <w:color w:val="FF0000"/>
        </w:rPr>
        <w:t xml:space="preserve">experimental hardware design to perform </w:t>
      </w:r>
      <w:r w:rsidR="005977B4">
        <w:rPr>
          <w:rFonts w:ascii="Times New Roman" w:eastAsiaTheme="minorEastAsia" w:hAnsi="Times New Roman" w:cs="Times New Roman"/>
          <w:color w:val="FF0000"/>
        </w:rPr>
        <w:t>a</w:t>
      </w:r>
      <w:r w:rsidRPr="00511A1A">
        <w:rPr>
          <w:rFonts w:ascii="Times New Roman" w:eastAsiaTheme="minorEastAsia" w:hAnsi="Times New Roman" w:cs="Times New Roman"/>
          <w:color w:val="FF0000"/>
        </w:rPr>
        <w:t xml:space="preserve"> trace conditioning experiment with 2 tones. The user interface allows the user to specify the length of each trial, the number of trials, and the timings of two tones as well as the timing of a gentle puff following the second tone. The user can further specify the amplitudes of each of the two tones, their frequencies and their durations, and the duration of the gentle </w:t>
      </w:r>
      <w:commentRangeStart w:id="4"/>
      <w:r w:rsidRPr="00511A1A">
        <w:rPr>
          <w:rFonts w:ascii="Times New Roman" w:eastAsiaTheme="minorEastAsia" w:hAnsi="Times New Roman" w:cs="Times New Roman"/>
          <w:color w:val="FF0000"/>
        </w:rPr>
        <w:t>puff</w:t>
      </w:r>
      <w:commentRangeEnd w:id="4"/>
      <w:r>
        <w:rPr>
          <w:rStyle w:val="CommentReference"/>
        </w:rPr>
        <w:commentReference w:id="4"/>
      </w:r>
      <w:r w:rsidRPr="00511A1A">
        <w:rPr>
          <w:rFonts w:ascii="Times New Roman" w:eastAsiaTheme="minorEastAsia" w:hAnsi="Times New Roman" w:cs="Times New Roman"/>
          <w:color w:val="FF0000"/>
        </w:rPr>
        <w:t>.</w:t>
      </w:r>
    </w:p>
    <w:p w14:paraId="5A962EA3" w14:textId="6C7E6E69" w:rsidR="00572A71" w:rsidRPr="00572A71"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In our example recording, we utilized a 2000 Hz sound followed by an 8000 Hz </w:t>
      </w:r>
      <w:r w:rsidR="005A50E8" w:rsidRPr="00511A1A">
        <w:rPr>
          <w:rFonts w:ascii="Times New Roman" w:eastAsiaTheme="minorEastAsia" w:hAnsi="Times New Roman" w:cs="Times New Roman"/>
          <w:color w:val="FF0000"/>
        </w:rPr>
        <w:t>sound and</w:t>
      </w:r>
      <w:r w:rsidRPr="00511A1A">
        <w:rPr>
          <w:rFonts w:ascii="Times New Roman" w:eastAsiaTheme="minorEastAsia" w:hAnsi="Times New Roman" w:cs="Times New Roman"/>
          <w:color w:val="FF0000"/>
        </w:rPr>
        <w:t xml:space="preserve"> recorded both using the aforementioned TDT system. We specified amplitudes of 0.05 and 0.2 (out of a maximum of 1), respectively. To identify the beginnings and ends of the tones, we used 6</w:t>
      </w:r>
      <w:r w:rsidRPr="00511A1A">
        <w:rPr>
          <w:rFonts w:ascii="Times New Roman" w:eastAsiaTheme="minorEastAsia" w:hAnsi="Times New Roman" w:cs="Times New Roman"/>
          <w:color w:val="FF0000"/>
          <w:vertAlign w:val="superscript"/>
        </w:rPr>
        <w:t>th</w:t>
      </w:r>
      <w:r w:rsidRPr="00511A1A">
        <w:rPr>
          <w:rFonts w:ascii="Times New Roman" w:eastAsiaTheme="minorEastAsia" w:hAnsi="Times New Roman" w:cs="Times New Roman"/>
          <w:color w:val="FF0000"/>
        </w:rPr>
        <w:t xml:space="preserve">-order bandpass Butterworth filters, using lower and upper frequency cutoffs of 1000 and 3000 for the 2000 Hz tone and 7000 and 9000 for the 8000 Hz tone. We identified onsets as the first time point where the amplitude of the Hilbert analytic signal of these filtered signals exceeded 0.025 for the lower amplitude 2000 Hz signal and 0.05 for the higher amplitude 8000 Hz signal. </w:t>
      </w:r>
      <w:r w:rsidR="00D76980">
        <w:rPr>
          <w:rFonts w:ascii="Times New Roman" w:eastAsiaTheme="minorEastAsia" w:hAnsi="Times New Roman" w:cs="Times New Roman"/>
          <w:color w:val="FF0000"/>
        </w:rPr>
        <w:t xml:space="preserve">Each of these was programmed to last for 800 ms. </w:t>
      </w:r>
      <w:r w:rsidRPr="00511A1A">
        <w:rPr>
          <w:rFonts w:ascii="Times New Roman" w:eastAsiaTheme="minorEastAsia" w:hAnsi="Times New Roman" w:cs="Times New Roman"/>
          <w:color w:val="FF0000"/>
        </w:rPr>
        <w:t>The signal corresponding to the “puff” output was not recorded or monitored for this demonstration.</w:t>
      </w:r>
      <w:r>
        <w:rPr>
          <w:rStyle w:val="CommentReference"/>
        </w:rPr>
        <w:commentReference w:id="5"/>
      </w:r>
    </w:p>
    <w:p w14:paraId="5679006A" w14:textId="77777777" w:rsidR="00572A71" w:rsidRDefault="00572A71" w:rsidP="004970B1">
      <w:pPr>
        <w:ind w:firstLine="720"/>
        <w:rPr>
          <w:rFonts w:ascii="Times New Roman" w:eastAsiaTheme="minorEastAsia" w:hAnsi="Times New Roman" w:cs="Times New Roman"/>
        </w:rPr>
      </w:pPr>
    </w:p>
    <w:p w14:paraId="16C39356" w14:textId="61FF4851"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2.</w:t>
      </w:r>
      <w:r w:rsidR="00027FD1">
        <w:rPr>
          <w:rFonts w:ascii="Times New Roman" w:hAnsi="Times New Roman" w:cs="Times New Roman"/>
          <w:color w:val="FF0000"/>
        </w:rPr>
        <w:t>5</w:t>
      </w:r>
      <w:r w:rsidRPr="00511A1A">
        <w:rPr>
          <w:rFonts w:ascii="Times New Roman" w:hAnsi="Times New Roman" w:cs="Times New Roman"/>
          <w:color w:val="FF0000"/>
        </w:rPr>
        <w:t xml:space="preserve"> </w:t>
      </w:r>
      <w:r w:rsidR="00027FD1" w:rsidRPr="001A6638">
        <w:rPr>
          <w:rFonts w:ascii="Times New Roman" w:hAnsi="Times New Roman" w:cs="Times New Roman"/>
          <w:i/>
          <w:color w:val="FF0000"/>
        </w:rPr>
        <w:t>GCaMP6</w:t>
      </w:r>
      <w:r w:rsidR="00027FD1">
        <w:rPr>
          <w:rFonts w:ascii="Times New Roman" w:hAnsi="Times New Roman" w:cs="Times New Roman"/>
          <w:color w:val="FF0000"/>
        </w:rPr>
        <w:t xml:space="preserve"> </w:t>
      </w:r>
      <w:r w:rsidRPr="00511A1A">
        <w:rPr>
          <w:rFonts w:ascii="Times New Roman" w:hAnsi="Times New Roman" w:cs="Times New Roman"/>
          <w:i/>
          <w:color w:val="FF0000"/>
        </w:rPr>
        <w:t>Imaging</w:t>
      </w:r>
    </w:p>
    <w:p w14:paraId="55900295" w14:textId="1523A8D8"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 xml:space="preserve">GCaMP6 </w:t>
      </w:r>
      <w:r w:rsidR="00A2360F" w:rsidRPr="00511A1A">
        <w:rPr>
          <w:rFonts w:ascii="Times New Roman" w:hAnsi="Times New Roman" w:cs="Times New Roman"/>
          <w:color w:val="FF0000"/>
        </w:rPr>
        <w:t xml:space="preserve">Imaging was accomplished using the same custom microscope used by Mohammad et al. </w:t>
      </w:r>
      <w:r w:rsidR="00A2360F" w:rsidRPr="00511A1A">
        <w:rPr>
          <w:rFonts w:ascii="Times New Roman" w:hAnsi="Times New Roman" w:cs="Times New Roman"/>
          <w:color w:val="FF0000"/>
        </w:rPr>
        <w:fldChar w:fldCharType="begin"/>
      </w:r>
      <w:r w:rsidR="00112A82">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A2360F" w:rsidRPr="00511A1A">
        <w:rPr>
          <w:rFonts w:ascii="Times New Roman" w:hAnsi="Times New Roman" w:cs="Times New Roman"/>
          <w:color w:val="FF0000"/>
        </w:rPr>
        <w:fldChar w:fldCharType="separate"/>
      </w:r>
      <w:r w:rsidR="00112A82">
        <w:rPr>
          <w:rFonts w:ascii="Times New Roman" w:hAnsi="Times New Roman" w:cs="Times New Roman"/>
          <w:noProof/>
          <w:color w:val="FF0000"/>
        </w:rPr>
        <w:t>(2016)</w:t>
      </w:r>
      <w:r w:rsidR="00A2360F"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w:t>
      </w:r>
      <w:r>
        <w:rPr>
          <w:rFonts w:ascii="Times New Roman" w:eastAsiaTheme="minorEastAsia" w:hAnsi="Times New Roman" w:cs="Times New Roman"/>
          <w:color w:val="FF0000"/>
        </w:rPr>
        <w:t xml:space="preserve">can initiate precisely timed frame </w:t>
      </w:r>
      <w:r>
        <w:rPr>
          <w:rFonts w:ascii="Times New Roman" w:eastAsiaTheme="minorEastAsia" w:hAnsi="Times New Roman" w:cs="Times New Roman"/>
          <w:color w:val="FF0000"/>
        </w:rPr>
        <w:lastRenderedPageBreak/>
        <w:t>capture from</w:t>
      </w:r>
      <w:r w:rsidR="00344BE3" w:rsidRPr="00511A1A">
        <w:rPr>
          <w:rFonts w:ascii="Times New Roman" w:eastAsiaTheme="minorEastAsia" w:hAnsi="Times New Roman" w:cs="Times New Roman"/>
          <w:color w:val="FF0000"/>
        </w:rPr>
        <w:t xml:space="preserve"> the sCMOS camera</w:t>
      </w:r>
      <w:r>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we recorded </w:t>
      </w:r>
      <w:r>
        <w:rPr>
          <w:rFonts w:ascii="Times New Roman" w:eastAsiaTheme="minorEastAsia" w:hAnsi="Times New Roman" w:cs="Times New Roman"/>
          <w:color w:val="FF0000"/>
        </w:rPr>
        <w:t>from</w:t>
      </w:r>
      <w:r w:rsidR="00344BE3" w:rsidRPr="00511A1A">
        <w:rPr>
          <w:rFonts w:ascii="Times New Roman" w:eastAsiaTheme="minorEastAsia" w:hAnsi="Times New Roman" w:cs="Times New Roman"/>
          <w:color w:val="FF0000"/>
        </w:rPr>
        <w:t xml:space="preserve"> the hippocampus of a mouse</w:t>
      </w:r>
      <w:r w:rsidR="00A71972" w:rsidRPr="00511A1A">
        <w:rPr>
          <w:rFonts w:ascii="Times New Roman" w:eastAsiaTheme="minorEastAsia" w:hAnsi="Times New Roman" w:cs="Times New Roman"/>
          <w:color w:val="FF0000"/>
        </w:rPr>
        <w:t xml:space="preserve"> during this trace conditioning eye-blink experiment</w:t>
      </w:r>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recording session consisted of 40 trials, each lasting 20 seconds. </w:t>
      </w:r>
    </w:p>
    <w:p w14:paraId="10BFE859" w14:textId="4363E44E"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GCaMP6</w:t>
      </w:r>
      <w:r w:rsidR="007A7546" w:rsidRPr="00511A1A">
        <w:rPr>
          <w:rFonts w:ascii="Times New Roman" w:hAnsi="Times New Roman" w:cs="Times New Roman"/>
          <w:color w:val="FF0000"/>
        </w:rPr>
        <w:t xml:space="preserve"> videos </w:t>
      </w:r>
      <w:r>
        <w:rPr>
          <w:rFonts w:ascii="Times New Roman" w:hAnsi="Times New Roman" w:cs="Times New Roman"/>
          <w:color w:val="FF0000"/>
        </w:rPr>
        <w:t xml:space="preserve">were processed </w:t>
      </w:r>
      <w:r w:rsidR="007A7546" w:rsidRPr="00511A1A">
        <w:rPr>
          <w:rFonts w:ascii="Times New Roman" w:hAnsi="Times New Roman" w:cs="Times New Roman"/>
          <w:color w:val="FF0000"/>
        </w:rPr>
        <w:t xml:space="preserve">using a standard processing pipeline, modified very slightly from one implemented previously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Mohammed et al., 2016)</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Briefly, videos were first filtered using a homomorphic filter</w:t>
      </w:r>
      <w:r w:rsidR="00465129" w:rsidRPr="00511A1A">
        <w:rPr>
          <w:rFonts w:ascii="Times New Roman" w:hAnsi="Times New Roman" w:cs="Times New Roman"/>
          <w:color w:val="FF0000"/>
        </w:rPr>
        <w:t xml:space="preserve">, </w:t>
      </w:r>
      <w:r w:rsidR="007A7546" w:rsidRPr="00511A1A">
        <w:rPr>
          <w:rFonts w:ascii="Times New Roman" w:hAnsi="Times New Roman" w:cs="Times New Roman"/>
          <w:color w:val="FF0000"/>
        </w:rPr>
        <w:t xml:space="preserve">motion corrected cross-correlation method. </w:t>
      </w:r>
      <w:r w:rsidR="00FC62FF">
        <w:rPr>
          <w:rFonts w:ascii="Times New Roman" w:hAnsi="Times New Roman" w:cs="Times New Roman"/>
          <w:color w:val="FF0000"/>
        </w:rPr>
        <w:t>Motion corrected</w:t>
      </w:r>
      <w:r w:rsidR="007A7546" w:rsidRPr="00511A1A">
        <w:rPr>
          <w:rFonts w:ascii="Times New Roman" w:hAnsi="Times New Roman" w:cs="Times New Roman"/>
          <w:color w:val="FF0000"/>
        </w:rPr>
        <w:t xml:space="preserve"> videos were </w:t>
      </w:r>
      <w:r w:rsidR="00FC62FF">
        <w:rPr>
          <w:rFonts w:ascii="Times New Roman" w:hAnsi="Times New Roman" w:cs="Times New Roman"/>
          <w:color w:val="FF0000"/>
        </w:rPr>
        <w:t xml:space="preserve">then </w:t>
      </w:r>
      <w:r w:rsidR="007A7546" w:rsidRPr="00511A1A">
        <w:rPr>
          <w:rFonts w:ascii="Times New Roman" w:hAnsi="Times New Roman" w:cs="Times New Roman"/>
          <w:color w:val="FF0000"/>
        </w:rPr>
        <w:t>background-subtracted</w:t>
      </w:r>
      <w:r w:rsidR="00FC62FF">
        <w:rPr>
          <w:rFonts w:ascii="Times New Roman" w:hAnsi="Times New Roman" w:cs="Times New Roman"/>
          <w:color w:val="FF0000"/>
        </w:rPr>
        <w:t>,</w:t>
      </w:r>
      <w:r w:rsidR="007A7546" w:rsidRPr="00511A1A">
        <w:rPr>
          <w:rFonts w:ascii="Times New Roman" w:hAnsi="Times New Roman" w:cs="Times New Roman"/>
          <w:color w:val="FF0000"/>
        </w:rPr>
        <w:t xml:space="preserve"> as follows. First, </w:t>
      </w:r>
      <w:r w:rsidR="00561C8A">
        <w:rPr>
          <w:rFonts w:ascii="Times New Roman" w:hAnsi="Times New Roman" w:cs="Times New Roman"/>
          <w:color w:val="FF0000"/>
        </w:rPr>
        <w:t>a spatially smoothed minimum of the first video was subtracted from each frame.</w:t>
      </w:r>
      <w:r w:rsidR="00BC024A">
        <w:rPr>
          <w:rFonts w:ascii="Times New Roman" w:hAnsi="Times New Roman" w:cs="Times New Roman"/>
          <w:color w:val="FF0000"/>
        </w:rPr>
        <w:t xml:space="preserve"> </w:t>
      </w:r>
      <w:r w:rsidR="00561C8A">
        <w:rPr>
          <w:rFonts w:ascii="Times New Roman" w:hAnsi="Times New Roman" w:cs="Times New Roman"/>
          <w:color w:val="FF0000"/>
        </w:rPr>
        <w:t xml:space="preserve">Next, a projection consisting of the range of all pixels in the first video was obtained, and pixels </w:t>
      </w:r>
      <w:r w:rsidR="00BC024A">
        <w:rPr>
          <w:rFonts w:ascii="Times New Roman" w:hAnsi="Times New Roman" w:cs="Times New Roman"/>
          <w:color w:val="FF0000"/>
        </w:rPr>
        <w:t>with ranges less than average were identified</w:t>
      </w:r>
      <w:r w:rsidR="00561C8A">
        <w:rPr>
          <w:rFonts w:ascii="Times New Roman" w:hAnsi="Times New Roman" w:cs="Times New Roman"/>
          <w:color w:val="FF0000"/>
        </w:rPr>
        <w:t>.</w:t>
      </w:r>
      <w:r w:rsidR="00BC024A">
        <w:rPr>
          <w:rFonts w:ascii="Times New Roman" w:hAnsi="Times New Roman" w:cs="Times New Roman"/>
          <w:color w:val="FF0000"/>
        </w:rPr>
        <w:t xml:space="preserve"> This mask</w:t>
      </w:r>
      <w:r w:rsidR="00112A82">
        <w:rPr>
          <w:rFonts w:ascii="Times New Roman" w:hAnsi="Times New Roman" w:cs="Times New Roman"/>
          <w:color w:val="FF0000"/>
        </w:rPr>
        <w:t xml:space="preserve"> consisting of these pixels</w:t>
      </w:r>
      <w:r w:rsidR="00BC024A">
        <w:rPr>
          <w:rFonts w:ascii="Times New Roman" w:hAnsi="Times New Roman" w:cs="Times New Roman"/>
          <w:color w:val="FF0000"/>
        </w:rPr>
        <w:t xml:space="preserve"> was smoothed and then fluorescence values for each pixel in the smoothed mask were averaged for each frame.</w:t>
      </w:r>
      <w:r w:rsidR="00414955">
        <w:rPr>
          <w:rFonts w:ascii="Times New Roman" w:hAnsi="Times New Roman" w:cs="Times New Roman"/>
          <w:color w:val="FF0000"/>
        </w:rPr>
        <w:t xml:space="preserve"> These average fluorescence values were subtracted from all pixels in the respective frame. </w:t>
      </w:r>
      <w:r w:rsidR="008F2ED8">
        <w:rPr>
          <w:rFonts w:ascii="Times New Roman" w:hAnsi="Times New Roman" w:cs="Times New Roman"/>
          <w:color w:val="FF0000"/>
        </w:rPr>
        <w:t xml:space="preserve">Finally, a constant value </w:t>
      </w:r>
      <w:r w:rsidR="000014DB">
        <w:rPr>
          <w:rFonts w:ascii="Times New Roman" w:hAnsi="Times New Roman" w:cs="Times New Roman"/>
          <w:color w:val="FF0000"/>
        </w:rPr>
        <w:t xml:space="preserve">was added, </w:t>
      </w:r>
      <w:r w:rsidR="0059601B">
        <w:rPr>
          <w:rFonts w:ascii="Times New Roman" w:hAnsi="Times New Roman" w:cs="Times New Roman"/>
          <w:color w:val="FF0000"/>
        </w:rPr>
        <w:t>which consisted</w:t>
      </w:r>
      <w:r w:rsidR="000014DB">
        <w:rPr>
          <w:rFonts w:ascii="Times New Roman" w:hAnsi="Times New Roman" w:cs="Times New Roman"/>
          <w:color w:val="FF0000"/>
        </w:rPr>
        <w:t xml:space="preserve"> of the median of the first 2047 mean background signal</w:t>
      </w:r>
      <w:r w:rsidR="00EF3903">
        <w:rPr>
          <w:rFonts w:ascii="Times New Roman" w:hAnsi="Times New Roman" w:cs="Times New Roman"/>
          <w:color w:val="FF0000"/>
        </w:rPr>
        <w:t xml:space="preserve"> values</w:t>
      </w:r>
      <w:r w:rsidR="0059601B">
        <w:rPr>
          <w:rFonts w:ascii="Times New Roman" w:hAnsi="Times New Roman" w:cs="Times New Roman"/>
          <w:color w:val="FF0000"/>
        </w:rPr>
        <w:t xml:space="preserve">, in order to prevent values from decreasing below zero </w:t>
      </w:r>
      <w:r w:rsidR="00D22620">
        <w:rPr>
          <w:rFonts w:ascii="Times New Roman" w:hAnsi="Times New Roman" w:cs="Times New Roman"/>
          <w:color w:val="FF0000"/>
        </w:rPr>
        <w:t>before conversion to the uint16 data type.</w:t>
      </w:r>
    </w:p>
    <w:p w14:paraId="2D41461F" w14:textId="14D8DAC7" w:rsidR="007A7546" w:rsidRPr="00511A1A" w:rsidRDefault="00FC62FF" w:rsidP="007A7546">
      <w:pPr>
        <w:ind w:firstLine="720"/>
        <w:rPr>
          <w:rFonts w:ascii="Times New Roman" w:hAnsi="Times New Roman" w:cs="Times New Roman"/>
          <w:color w:val="FF0000"/>
        </w:rPr>
      </w:pPr>
      <w:r>
        <w:rPr>
          <w:rFonts w:ascii="Times New Roman" w:hAnsi="Times New Roman" w:cs="Times New Roman"/>
          <w:color w:val="FF0000"/>
        </w:rPr>
        <w:t>Neurons were identified using the semi-automated image segmentation algorithm</w:t>
      </w:r>
      <w:r w:rsidR="007A7546" w:rsidRPr="00511A1A">
        <w:rPr>
          <w:rFonts w:ascii="Times New Roman" w:hAnsi="Times New Roman" w:cs="Times New Roman"/>
          <w:color w:val="FF0000"/>
        </w:rPr>
        <w:t xml:space="preserve">, ACSAT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Shen et al., 2018)</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w:t>
      </w:r>
      <w:r>
        <w:rPr>
          <w:rFonts w:ascii="Times New Roman" w:hAnsi="Times New Roman" w:cs="Times New Roman"/>
          <w:color w:val="FF0000"/>
        </w:rPr>
        <w:t>Fluorescence t</w:t>
      </w:r>
      <w:r w:rsidR="007A7546" w:rsidRPr="00511A1A">
        <w:rPr>
          <w:rFonts w:ascii="Times New Roman" w:hAnsi="Times New Roman" w:cs="Times New Roman"/>
          <w:color w:val="FF0000"/>
        </w:rPr>
        <w:t>races were</w:t>
      </w:r>
      <w:r>
        <w:rPr>
          <w:rFonts w:ascii="Times New Roman" w:hAnsi="Times New Roman" w:cs="Times New Roman"/>
          <w:color w:val="FF0000"/>
        </w:rPr>
        <w:t xml:space="preserve"> then obtained </w:t>
      </w:r>
      <w:r w:rsidR="007A7546" w:rsidRPr="00511A1A">
        <w:rPr>
          <w:rFonts w:ascii="Times New Roman" w:hAnsi="Times New Roman" w:cs="Times New Roman"/>
          <w:color w:val="FF0000"/>
        </w:rPr>
        <w:t xml:space="preserve">by averaging </w:t>
      </w:r>
      <w:r>
        <w:rPr>
          <w:rFonts w:ascii="Times New Roman" w:hAnsi="Times New Roman" w:cs="Times New Roman"/>
          <w:color w:val="FF0000"/>
        </w:rPr>
        <w:t>all</w:t>
      </w:r>
      <w:r w:rsidR="007A7546" w:rsidRPr="00511A1A">
        <w:rPr>
          <w:rFonts w:ascii="Times New Roman" w:hAnsi="Times New Roman" w:cs="Times New Roman"/>
          <w:color w:val="FF0000"/>
        </w:rPr>
        <w:t xml:space="preserve"> pixel</w:t>
      </w:r>
      <w:r>
        <w:rPr>
          <w:rFonts w:ascii="Times New Roman" w:hAnsi="Times New Roman" w:cs="Times New Roman"/>
          <w:color w:val="FF0000"/>
        </w:rPr>
        <w:t>s</w:t>
      </w:r>
      <w:r w:rsidR="007A7546" w:rsidRPr="00511A1A">
        <w:rPr>
          <w:rFonts w:ascii="Times New Roman" w:hAnsi="Times New Roman" w:cs="Times New Roman"/>
          <w:color w:val="FF0000"/>
        </w:rPr>
        <w:t xml:space="preserve"> within each </w:t>
      </w:r>
      <w:r>
        <w:rPr>
          <w:rFonts w:ascii="Times New Roman" w:hAnsi="Times New Roman" w:cs="Times New Roman"/>
          <w:color w:val="FF0000"/>
        </w:rPr>
        <w:t>neuron</w:t>
      </w:r>
      <w:r w:rsidR="007A7546" w:rsidRPr="00511A1A">
        <w:rPr>
          <w:rFonts w:ascii="Times New Roman" w:hAnsi="Times New Roman" w:cs="Times New Roman"/>
          <w:color w:val="FF0000"/>
        </w:rPr>
        <w:t>, and ∆F/F values were computed for each trace by subtracting the trace fluorescence mean and then dividing by the trace fluorescence mean.</w:t>
      </w:r>
    </w:p>
    <w:p w14:paraId="25FEDF2B" w14:textId="77777777" w:rsidR="00344BE3" w:rsidRPr="00511A1A" w:rsidRDefault="00344BE3" w:rsidP="004970B1">
      <w:pPr>
        <w:rPr>
          <w:rFonts w:ascii="Times New Roman" w:hAnsi="Times New Roman" w:cs="Times New Roman"/>
          <w:color w:val="FF0000"/>
        </w:rPr>
      </w:pP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fitlm”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6"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r w:rsidRPr="001D6942">
        <w:rPr>
          <w:rFonts w:ascii="Times New Roman" w:hAnsi="Times New Roman" w:cs="Times New Roman"/>
        </w:rPr>
        <w:t>IntervalTimer</w:t>
      </w:r>
      <w:r>
        <w:rPr>
          <w:rFonts w:ascii="Times New Roman" w:hAnsi="Times New Roman" w:cs="Times New Roman"/>
        </w:rPr>
        <w:t xml:space="preserve">” and the </w:t>
      </w:r>
      <w:r w:rsidRPr="001D6942">
        <w:rPr>
          <w:rFonts w:ascii="Times New Roman" w:hAnsi="Times New Roman" w:cs="Times New Roman"/>
        </w:rPr>
        <w:t>“elapsedMicros”</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296BE264" w14:textId="7A6F1EF6" w:rsidR="00E0599F" w:rsidRDefault="00344BE3" w:rsidP="00084D89">
      <w:pPr>
        <w:ind w:firstLine="360"/>
        <w:rPr>
          <w:rFonts w:ascii="Times New Roman" w:eastAsiaTheme="minorEastAsia" w:hAnsi="Times New Roman" w:cs="Times New Roman"/>
        </w:rPr>
      </w:pPr>
      <w:r w:rsidRPr="001D6942">
        <w:rPr>
          <w:rFonts w:ascii="Times New Roman" w:hAnsi="Times New Roman" w:cs="Times New Roman"/>
        </w:rPr>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sCMOS camera.</w:t>
      </w:r>
    </w:p>
    <w:p w14:paraId="40DF9AA5" w14:textId="4CF7CBB4"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lastRenderedPageBreak/>
        <w:t xml:space="preserve">To measure locomotion from awake head fixed mice, we used the Teensy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std</w:t>
      </w:r>
      <w:r>
        <w:rPr>
          <w:rFonts w:ascii="Times New Roman" w:hAnsi="Times New Roman" w:cs="Times New Roman"/>
        </w:rPr>
        <w:t>, n=12000 time points</w:t>
      </w:r>
      <w:r w:rsidRPr="001D6942">
        <w:rPr>
          <w:rFonts w:ascii="Times New Roman" w:hAnsi="Times New Roman" w:cs="Times New Roman"/>
        </w:rPr>
        <w:t>) with a maximum velocity of 35.9 cm/s, in general 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w:t>
      </w:r>
    </w:p>
    <w:p w14:paraId="5D3C8FD2" w14:textId="1FF4170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o characterize the temporal precision of the Teensy interface, we measured the timing of the Teensy digital output, and compared it to the theoretical 20 Hz signal using a linear model. We found that digital outputs have a near-perfect linear relationship with the theoretical signal (Figure 3B). However, we noted a 28.9 µs per second positive drift, resulting in an actual frequency of 19.999 Hz instead of 20.000 Hz</w:t>
      </w:r>
      <w:r w:rsidR="00EE770F" w:rsidRPr="00511A1A">
        <w:rPr>
          <w:rFonts w:ascii="Times New Roman" w:hAnsi="Times New Roman" w:cs="Times New Roman"/>
          <w:color w:val="FF0000"/>
        </w:rPr>
        <w:t>, which is shown in detail in Figure 3</w:t>
      </w:r>
      <w:r w:rsidR="001A6638">
        <w:rPr>
          <w:rFonts w:ascii="Times New Roman" w:hAnsi="Times New Roman" w:cs="Times New Roman"/>
          <w:color w:val="FF0000"/>
        </w:rPr>
        <w:t>Bii and 3Biii</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Teensy’s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r w:rsidRPr="001D6942">
        <w:rPr>
          <w:rFonts w:ascii="Times New Roman" w:hAnsi="Times New Roman" w:cs="Times New Roman"/>
        </w:rPr>
        <w:t>IntervalTimer</w:t>
      </w:r>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11A1A">
        <w:rPr>
          <w:rFonts w:ascii="Times New Roman" w:hAnsi="Times New Roman" w:cs="Times New Roman"/>
          <w:color w:val="FF0000"/>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4040E9F0"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This experiment consisted of 50 trials, each lasting 20 seconds. We first characterize the temporal precision of the Teensy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Teensy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xml:space="preserve">. </w:t>
      </w:r>
      <w:r w:rsidR="00EE770F" w:rsidRPr="00511A1A">
        <w:rPr>
          <w:rFonts w:ascii="Times New Roman" w:hAnsi="Times New Roman" w:cs="Times New Roman"/>
          <w:color w:val="FF0000"/>
        </w:rPr>
        <w:t>This delay is demonstrated in Figure 4</w:t>
      </w:r>
      <w:r w:rsidR="001A6638">
        <w:rPr>
          <w:rFonts w:ascii="Times New Roman" w:hAnsi="Times New Roman" w:cs="Times New Roman"/>
          <w:color w:val="FF0000"/>
        </w:rPr>
        <w:t>A</w:t>
      </w:r>
      <w:r w:rsidR="00EE770F" w:rsidRPr="00511A1A">
        <w:rPr>
          <w:rFonts w:ascii="Times New Roman" w:hAnsi="Times New Roman" w:cs="Times New Roman"/>
          <w:color w:val="FF0000"/>
        </w:rPr>
        <w:t xml:space="preserve">. </w:t>
      </w:r>
      <w:r w:rsidRPr="001D6942">
        <w:rPr>
          <w:rFonts w:ascii="Times New Roman" w:hAnsi="Times New Roman" w:cs="Times New Roman"/>
        </w:rPr>
        <w:t>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Teensy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5C514D9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sCMOS camera (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r w:rsidRPr="001D6942">
        <w:rPr>
          <w:rFonts w:ascii="Times New Roman" w:hAnsi="Times New Roman" w:cs="Times New Roman"/>
          <w:color w:val="000000"/>
        </w:rPr>
        <w:t>ms</w:t>
      </w:r>
      <w:r>
        <w:rPr>
          <w:rFonts w:ascii="Times New Roman" w:hAnsi="Times New Roman" w:cs="Times New Roman"/>
          <w:color w:val="000000"/>
        </w:rPr>
        <w:t>,</w:t>
      </w:r>
      <w:r w:rsidRPr="001D6942">
        <w:rPr>
          <w:rFonts w:ascii="Times New Roman" w:hAnsi="Times New Roman" w:cs="Times New Roman"/>
          <w:color w:val="000000"/>
        </w:rPr>
        <w:t xml:space="preserve">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r w:rsidRPr="001D6942">
        <w:rPr>
          <w:rFonts w:ascii="Times New Roman" w:hAnsi="Times New Roman" w:cs="Times New Roman"/>
          <w:color w:val="000000"/>
        </w:rPr>
        <w:t xml:space="preserve">ms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Figure 4Biv</w:t>
      </w:r>
      <w:r w:rsidR="0021165F" w:rsidRPr="001A6638">
        <w:rPr>
          <w:rFonts w:ascii="Times New Roman" w:hAnsi="Times New Roman" w:cs="Times New Roman"/>
        </w:rPr>
        <w:t xml:space="preserve">)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ms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xml:space="preserve">. We measured the analog output of the </w:t>
      </w:r>
      <w:r w:rsidRPr="001D6942">
        <w:rPr>
          <w:rFonts w:ascii="Times New Roman" w:eastAsiaTheme="minorEastAsia" w:hAnsi="Times New Roman" w:cs="Times New Roman"/>
        </w:rPr>
        <w:lastRenderedPageBreak/>
        <w:t>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std,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ms, (mean +/- std, n=50 digital/analog pulses Figure 4Bii), equivalent to the commanded duration of 700ms.  Together, these results demonstrate that the Teensy interface, timed by the “elapsedMicros” function, is capable of generating digital and analog output with microsecond temporal precision. </w:t>
      </w:r>
    </w:p>
    <w:p w14:paraId="447F7DC0" w14:textId="7BF66DBB"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 xml:space="preserve">using the Arduino command “analogWrit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std,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37DCA7E7" w14:textId="18053830" w:rsidR="001A6638" w:rsidRPr="001A6638" w:rsidRDefault="001A6638" w:rsidP="001A6638">
      <w:pPr>
        <w:ind w:firstLine="720"/>
        <w:rPr>
          <w:color w:val="FF0000"/>
        </w:rPr>
      </w:pPr>
      <w:r w:rsidRPr="00511A1A">
        <w:rPr>
          <w:rFonts w:ascii="Times New Roman" w:hAnsi="Times New Roman" w:cs="Times New Roman"/>
          <w:color w:val="FF0000"/>
        </w:rPr>
        <w:t xml:space="preserve">We next tested the experimental paradigm in which we sequentially generated two tones of different amplitudes and frequencies over the course of 10 trials. Their overall time course is shown in Figure </w:t>
      </w:r>
      <w:r>
        <w:rPr>
          <w:rFonts w:ascii="Times New Roman" w:hAnsi="Times New Roman" w:cs="Times New Roman"/>
          <w:color w:val="FF0000"/>
        </w:rPr>
        <w:t>5</w:t>
      </w:r>
      <w:r w:rsidRPr="00511A1A">
        <w:rPr>
          <w:rFonts w:ascii="Times New Roman" w:hAnsi="Times New Roman" w:cs="Times New Roman"/>
          <w:color w:val="FF0000"/>
        </w:rPr>
        <w:t xml:space="preserve">A, and the amplitude envelopes of two example low and high pitched tones are shown in Figure </w:t>
      </w:r>
      <w:r>
        <w:rPr>
          <w:rFonts w:ascii="Times New Roman" w:hAnsi="Times New Roman" w:cs="Times New Roman"/>
          <w:color w:val="FF0000"/>
        </w:rPr>
        <w:t>5</w:t>
      </w:r>
      <w:r w:rsidRPr="00511A1A">
        <w:rPr>
          <w:rFonts w:ascii="Times New Roman" w:hAnsi="Times New Roman" w:cs="Times New Roman"/>
          <w:color w:val="FF0000"/>
        </w:rPr>
        <w:t xml:space="preserve">B, with examples of the actual bandpassed signals shown in Figures </w:t>
      </w:r>
      <w:r>
        <w:rPr>
          <w:rFonts w:ascii="Times New Roman" w:hAnsi="Times New Roman" w:cs="Times New Roman"/>
          <w:color w:val="FF0000"/>
        </w:rPr>
        <w:t>5</w:t>
      </w:r>
      <w:r w:rsidRPr="00511A1A">
        <w:rPr>
          <w:rFonts w:ascii="Times New Roman" w:hAnsi="Times New Roman" w:cs="Times New Roman"/>
          <w:color w:val="FF0000"/>
        </w:rPr>
        <w:t xml:space="preserve">C and </w:t>
      </w:r>
      <w:r>
        <w:rPr>
          <w:rFonts w:ascii="Times New Roman" w:hAnsi="Times New Roman" w:cs="Times New Roman"/>
          <w:color w:val="FF0000"/>
        </w:rPr>
        <w:t>5</w:t>
      </w:r>
      <w:r w:rsidRPr="00511A1A">
        <w:rPr>
          <w:rFonts w:ascii="Times New Roman" w:hAnsi="Times New Roman" w:cs="Times New Roman"/>
          <w:color w:val="FF0000"/>
        </w:rPr>
        <w:t>D.  The latency of these two tones was similar to that of the single-tone experiment and did not differ from one another, with the low-frequen</w:t>
      </w:r>
      <w:r w:rsidR="00D910A5">
        <w:rPr>
          <w:rFonts w:ascii="Times New Roman" w:hAnsi="Times New Roman" w:cs="Times New Roman"/>
          <w:color w:val="FF0000"/>
        </w:rPr>
        <w:t>cy sound having a latency of 7.6</w:t>
      </w:r>
      <w:r w:rsidRPr="00511A1A">
        <w:rPr>
          <w:rFonts w:ascii="Times New Roman" w:hAnsi="Times New Roman" w:cs="Times New Roman"/>
          <w:color w:val="FF0000"/>
        </w:rPr>
        <w:t xml:space="preserve">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8 ms (+/- std) and the high-frequen</w:t>
      </w:r>
      <w:r w:rsidR="00D910A5">
        <w:rPr>
          <w:rFonts w:ascii="Times New Roman" w:hAnsi="Times New Roman" w:cs="Times New Roman"/>
          <w:color w:val="FF0000"/>
        </w:rPr>
        <w:t>cy sound having a latency of 7.5</w:t>
      </w:r>
      <w:r w:rsidRPr="00511A1A">
        <w:rPr>
          <w:rFonts w:ascii="Times New Roman" w:hAnsi="Times New Roman" w:cs="Times New Roman"/>
          <w:color w:val="FF0000"/>
        </w:rPr>
        <w:t xml:space="preserve">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9 ms (Wilcoxon rank-sum test, p=0.</w:t>
      </w:r>
      <w:r w:rsidR="00D910A5">
        <w:rPr>
          <w:rFonts w:ascii="Times New Roman" w:hAnsi="Times New Roman" w:cs="Times New Roman"/>
          <w:color w:val="FF0000"/>
        </w:rPr>
        <w:t>7913, ranksum = 109</w:t>
      </w:r>
      <w:r w:rsidRPr="00511A1A">
        <w:rPr>
          <w:rFonts w:ascii="Times New Roman" w:hAnsi="Times New Roman" w:cs="Times New Roman"/>
          <w:color w:val="FF0000"/>
        </w:rPr>
        <w:t>). This demonstrates the flexibility of a single Teensy interface to command experiments with multiple audio stimuli.</w:t>
      </w:r>
    </w:p>
    <w:p w14:paraId="6A0819BF" w14:textId="77777777" w:rsidR="00344BE3" w:rsidRPr="00511A1A" w:rsidRDefault="00344BE3" w:rsidP="004970B1">
      <w:pPr>
        <w:rPr>
          <w:rFonts w:ascii="Times New Roman" w:hAnsi="Times New Roman" w:cs="Times New Roman"/>
          <w:color w:val="FF0000"/>
        </w:rPr>
      </w:pPr>
    </w:p>
    <w:p w14:paraId="53D09CE9" w14:textId="056C659D" w:rsidR="00344BE3" w:rsidRPr="00511A1A" w:rsidRDefault="00617D42" w:rsidP="004970B1">
      <w:pPr>
        <w:rPr>
          <w:rFonts w:ascii="Times New Roman" w:hAnsi="Times New Roman" w:cs="Times New Roman"/>
          <w:color w:val="FF0000"/>
        </w:rPr>
      </w:pPr>
      <w:r w:rsidRPr="00511A1A">
        <w:rPr>
          <w:rFonts w:ascii="Times New Roman" w:hAnsi="Times New Roman" w:cs="Times New Roman"/>
          <w:color w:val="FF0000"/>
        </w:rPr>
        <w:t>3.</w:t>
      </w:r>
      <w:r w:rsidR="001A6638">
        <w:rPr>
          <w:rFonts w:ascii="Times New Roman" w:hAnsi="Times New Roman" w:cs="Times New Roman"/>
          <w:color w:val="FF0000"/>
        </w:rPr>
        <w:t>4</w:t>
      </w:r>
      <w:r w:rsidR="00344BE3" w:rsidRPr="00511A1A">
        <w:rPr>
          <w:rFonts w:ascii="Times New Roman" w:hAnsi="Times New Roman" w:cs="Times New Roman"/>
          <w:color w:val="FF0000"/>
        </w:rPr>
        <w:t xml:space="preserve"> </w:t>
      </w:r>
      <w:r w:rsidR="001A6638">
        <w:rPr>
          <w:rFonts w:ascii="Times New Roman" w:hAnsi="Times New Roman" w:cs="Times New Roman"/>
          <w:i/>
          <w:color w:val="FF0000"/>
        </w:rPr>
        <w:t>GCaMP imaging</w:t>
      </w:r>
    </w:p>
    <w:p w14:paraId="68353D39" w14:textId="55D521F2" w:rsidR="001A6638" w:rsidRPr="00511A1A" w:rsidRDefault="001A6638" w:rsidP="001A6638">
      <w:pPr>
        <w:ind w:firstLine="720"/>
        <w:rPr>
          <w:rFonts w:ascii="Times New Roman" w:hAnsi="Times New Roman" w:cs="Times New Roman"/>
          <w:color w:val="FF0000"/>
        </w:rPr>
      </w:pPr>
      <w:r w:rsidRPr="00511A1A">
        <w:rPr>
          <w:rFonts w:ascii="Times New Roman" w:hAnsi="Times New Roman" w:cs="Times New Roman"/>
          <w:color w:val="FF0000"/>
        </w:rPr>
        <w:t xml:space="preserve">Finally, we </w:t>
      </w:r>
      <w:r>
        <w:rPr>
          <w:rFonts w:ascii="Times New Roman" w:hAnsi="Times New Roman" w:cs="Times New Roman"/>
          <w:color w:val="FF0000"/>
        </w:rPr>
        <w:t xml:space="preserve">conducted </w:t>
      </w:r>
      <w:r w:rsidRPr="00511A1A">
        <w:rPr>
          <w:rFonts w:ascii="Times New Roman" w:hAnsi="Times New Roman" w:cs="Times New Roman"/>
          <w:color w:val="FF0000"/>
        </w:rPr>
        <w:t xml:space="preserve">a </w:t>
      </w:r>
      <w:r>
        <w:rPr>
          <w:rFonts w:ascii="Times New Roman" w:hAnsi="Times New Roman" w:cs="Times New Roman"/>
          <w:color w:val="FF0000"/>
        </w:rPr>
        <w:t xml:space="preserve">single-tone, </w:t>
      </w:r>
      <w:r w:rsidRPr="00511A1A">
        <w:rPr>
          <w:rFonts w:ascii="Times New Roman" w:hAnsi="Times New Roman" w:cs="Times New Roman"/>
          <w:color w:val="FF0000"/>
        </w:rPr>
        <w:t>trace conditioning eye-blink experiment calcium fluorescence</w:t>
      </w:r>
      <w:r>
        <w:rPr>
          <w:rFonts w:ascii="Times New Roman" w:hAnsi="Times New Roman" w:cs="Times New Roman"/>
          <w:color w:val="FF0000"/>
        </w:rPr>
        <w:t xml:space="preserve"> while imaging</w:t>
      </w:r>
      <w:r w:rsidRPr="00511A1A">
        <w:rPr>
          <w:rFonts w:ascii="Times New Roman" w:hAnsi="Times New Roman" w:cs="Times New Roman"/>
          <w:color w:val="FF0000"/>
        </w:rPr>
        <w:t xml:space="preserve"> from the hippocampus of a mouse</w:t>
      </w:r>
      <w:r>
        <w:rPr>
          <w:rFonts w:ascii="Times New Roman" w:hAnsi="Times New Roman" w:cs="Times New Roman"/>
          <w:color w:val="FF0000"/>
        </w:rPr>
        <w:t>.</w:t>
      </w:r>
      <w:r w:rsidRPr="00511A1A">
        <w:rPr>
          <w:rFonts w:ascii="Times New Roman" w:hAnsi="Times New Roman" w:cs="Times New Roman"/>
          <w:color w:val="FF0000"/>
        </w:rPr>
        <w:t xml:space="preserve"> </w:t>
      </w:r>
      <w:r>
        <w:rPr>
          <w:rFonts w:ascii="Times New Roman" w:hAnsi="Times New Roman" w:cs="Times New Roman"/>
          <w:color w:val="FF0000"/>
        </w:rPr>
        <w:t>We</w:t>
      </w:r>
      <w:r w:rsidRPr="00511A1A">
        <w:rPr>
          <w:rFonts w:ascii="Times New Roman" w:hAnsi="Times New Roman" w:cs="Times New Roman"/>
          <w:color w:val="FF0000"/>
        </w:rPr>
        <w:t xml:space="preserve"> det</w:t>
      </w:r>
      <w:r>
        <w:rPr>
          <w:rFonts w:ascii="Times New Roman" w:hAnsi="Times New Roman" w:cs="Times New Roman"/>
          <w:color w:val="FF0000"/>
        </w:rPr>
        <w:t>ected ROIs (putative neurons), and a zoomed-in</w:t>
      </w:r>
      <w:r w:rsidRPr="00511A1A">
        <w:rPr>
          <w:rFonts w:ascii="Times New Roman" w:hAnsi="Times New Roman" w:cs="Times New Roman"/>
          <w:color w:val="FF0000"/>
        </w:rPr>
        <w:t xml:space="preserve"> max-minus-mean </w:t>
      </w:r>
      <w:r>
        <w:rPr>
          <w:rFonts w:ascii="Times New Roman" w:hAnsi="Times New Roman" w:cs="Times New Roman"/>
          <w:color w:val="FF0000"/>
        </w:rPr>
        <w:t xml:space="preserve">projection </w:t>
      </w:r>
      <w:r w:rsidRPr="00511A1A">
        <w:rPr>
          <w:rFonts w:ascii="Times New Roman" w:hAnsi="Times New Roman" w:cs="Times New Roman"/>
          <w:color w:val="FF0000"/>
        </w:rPr>
        <w:t xml:space="preserve">map demonstrating an overlay of the neurons identified is shown in Figure </w:t>
      </w:r>
      <w:r>
        <w:rPr>
          <w:rFonts w:ascii="Times New Roman" w:hAnsi="Times New Roman" w:cs="Times New Roman"/>
          <w:color w:val="FF0000"/>
        </w:rPr>
        <w:t>6</w:t>
      </w:r>
      <w:r w:rsidRPr="00511A1A">
        <w:rPr>
          <w:rFonts w:ascii="Times New Roman" w:hAnsi="Times New Roman" w:cs="Times New Roman"/>
          <w:color w:val="FF0000"/>
        </w:rPr>
        <w:t xml:space="preserve">A. For each neuron, we then computed the average fluorescence centered around each tone onset, shown in Figure </w:t>
      </w:r>
      <w:r>
        <w:rPr>
          <w:rFonts w:ascii="Times New Roman" w:hAnsi="Times New Roman" w:cs="Times New Roman"/>
          <w:color w:val="FF0000"/>
        </w:rPr>
        <w:t>6</w:t>
      </w:r>
      <w:r w:rsidRPr="00511A1A">
        <w:rPr>
          <w:rFonts w:ascii="Times New Roman" w:hAnsi="Times New Roman" w:cs="Times New Roman"/>
          <w:color w:val="FF0000"/>
        </w:rPr>
        <w:t xml:space="preserve">B. These neurons were sorted by their mean fluorescence during the inter-stimulus interval. Clearly, we can see that certain neurons are </w:t>
      </w:r>
      <w:r w:rsidR="000C6A93">
        <w:rPr>
          <w:rFonts w:ascii="Times New Roman" w:hAnsi="Times New Roman" w:cs="Times New Roman"/>
          <w:color w:val="FF0000"/>
        </w:rPr>
        <w:t xml:space="preserve">highly responsive to this tone, and two neurons that are particularly responsive are shown in Figure 6C. </w:t>
      </w:r>
      <w:r w:rsidRPr="00511A1A">
        <w:rPr>
          <w:rFonts w:ascii="Times New Roman" w:hAnsi="Times New Roman" w:cs="Times New Roman"/>
          <w:color w:val="FF0000"/>
        </w:rPr>
        <w:t xml:space="preserve">A slight movement artifact coinciding with the onset of the puff also demonstrates that the alignment of the video recording with the tone puff is precise. Thus, we were able to recapitulate data previously acquired using a National Instruments Data Acquisition (NI DAQ) board </w:t>
      </w:r>
      <w:r>
        <w:rPr>
          <w:rFonts w:ascii="Times New Roman" w:hAnsi="Times New Roman" w:cs="Times New Roman"/>
          <w:color w:val="FF0000"/>
        </w:rPr>
        <w:t xml:space="preserve"> (</w:t>
      </w:r>
      <w:r w:rsidRPr="00511A1A">
        <w:rPr>
          <w:rFonts w:ascii="Times New Roman" w:hAnsi="Times New Roman" w:cs="Times New Roman"/>
          <w:color w:val="FF0000"/>
        </w:rPr>
        <w:t>USB</w:t>
      </w:r>
      <w:r>
        <w:rPr>
          <w:rFonts w:ascii="Times New Roman" w:hAnsi="Times New Roman" w:cs="Times New Roman"/>
          <w:color w:val="FF0000"/>
        </w:rPr>
        <w:t xml:space="preserve"> </w:t>
      </w:r>
      <w:r w:rsidRPr="00511A1A">
        <w:rPr>
          <w:rFonts w:ascii="Times New Roman" w:hAnsi="Times New Roman" w:cs="Times New Roman"/>
          <w:color w:val="FF0000"/>
        </w:rPr>
        <w:t xml:space="preserve">6259) by Mohammad et al. </w:t>
      </w:r>
      <w:r w:rsidRPr="00511A1A">
        <w:rPr>
          <w:rFonts w:ascii="Times New Roman" w:hAnsi="Times New Roman" w:cs="Times New Roman"/>
          <w:color w:val="FF0000"/>
        </w:rPr>
        <w:fldChar w:fldCharType="begin"/>
      </w:r>
      <w:r w:rsidRPr="00511A1A">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Pr="00511A1A">
        <w:rPr>
          <w:rFonts w:ascii="Times New Roman" w:hAnsi="Times New Roman" w:cs="Times New Roman"/>
          <w:color w:val="FF0000"/>
        </w:rPr>
        <w:fldChar w:fldCharType="separate"/>
      </w:r>
      <w:r w:rsidRPr="00511A1A">
        <w:rPr>
          <w:rFonts w:ascii="Times New Roman" w:hAnsi="Times New Roman" w:cs="Times New Roman"/>
          <w:noProof/>
          <w:color w:val="FF0000"/>
        </w:rPr>
        <w:t>(2016)</w:t>
      </w:r>
      <w:r w:rsidRPr="00511A1A">
        <w:rPr>
          <w:rFonts w:ascii="Times New Roman" w:hAnsi="Times New Roman" w:cs="Times New Roman"/>
          <w:color w:val="FF0000"/>
        </w:rPr>
        <w:fldChar w:fldCharType="end"/>
      </w:r>
      <w:r w:rsidRPr="00511A1A">
        <w:rPr>
          <w:rFonts w:ascii="Times New Roman" w:hAnsi="Times New Roman" w:cs="Times New Roman"/>
          <w:color w:val="FF0000"/>
        </w:rPr>
        <w:t>.</w:t>
      </w:r>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1838A526" w:rsidR="004B19E9" w:rsidRDefault="00344BE3" w:rsidP="004970B1">
      <w:pPr>
        <w:ind w:firstLine="720"/>
        <w:rPr>
          <w:rFonts w:ascii="Times New Roman" w:hAnsi="Times New Roman" w:cs="Times New Roman"/>
        </w:rPr>
      </w:pPr>
      <w:r w:rsidRPr="001D6942">
        <w:rPr>
          <w:rFonts w:ascii="Times New Roman" w:hAnsi="Times New Roman" w:cs="Times New Roman"/>
        </w:rPr>
        <w:lastRenderedPageBreak/>
        <w:t xml:space="preserve">In both </w:t>
      </w:r>
      <w:r w:rsidR="00E779B4">
        <w:rPr>
          <w:rFonts w:ascii="Times New Roman" w:hAnsi="Times New Roman" w:cs="Times New Roman"/>
        </w:rPr>
        <w:t>the motion tracking and single-tone trace conditioning tone-puff experiments</w:t>
      </w:r>
      <w:r w:rsidRPr="001D6942">
        <w:rPr>
          <w:rFonts w:ascii="Times New Roman" w:hAnsi="Times New Roman" w:cs="Times New Roman"/>
        </w:rPr>
        <w:t xml:space="preserve">, the Teensy interface generated precisely timed digital pulses that can be used to control individual frame capture from a sCMOS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7D22362C" w:rsidR="00DE69D7"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sCMOS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sCMOS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 and poor implementations</w:t>
      </w:r>
      <w:r w:rsidR="00C629A0">
        <w:rPr>
          <w:rFonts w:ascii="Times New Roman" w:eastAsiaTheme="minorEastAsia" w:hAnsi="Times New Roman" w:cs="Times New Roman"/>
          <w:color w:val="FF0000"/>
          <w:kern w:val="24"/>
        </w:rPr>
        <w:t>, while easy to program, can generate timing jitter</w:t>
      </w:r>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This is one of the central challenges with incorporating sCMOS ca</w:t>
      </w:r>
      <w:r w:rsidR="00DE69D7" w:rsidRPr="00CB3893">
        <w:rPr>
          <w:rFonts w:ascii="Times New Roman" w:hAnsi="Times New Roman" w:cs="Times New Roman"/>
          <w:color w:val="FF0000"/>
        </w:rPr>
        <w:t>meras into experimental design.</w:t>
      </w:r>
    </w:p>
    <w:p w14:paraId="5E36A65F" w14:textId="05F3E21D" w:rsidR="00344BE3" w:rsidRPr="00CB3893" w:rsidRDefault="00961F7E" w:rsidP="004970B1">
      <w:pPr>
        <w:ind w:firstLine="720"/>
        <w:rPr>
          <w:rFonts w:ascii="Times New Roman" w:hAnsi="Times New Roman" w:cs="Times New Roman"/>
          <w:color w:val="FF0000"/>
        </w:rPr>
      </w:pPr>
      <w:r>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interface such as LabVIEW</w:t>
      </w:r>
      <w:r w:rsidR="00FD10B1">
        <w:rPr>
          <w:rFonts w:ascii="Times New Roman" w:hAnsi="Times New Roman" w:cs="Times New Roman"/>
          <w:color w:val="FF0000"/>
        </w:rPr>
        <w:t xml:space="preserve"> or </w:t>
      </w:r>
      <w:r>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GitHub</w:t>
      </w:r>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We demonstrate that the Teensy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sCMOS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Teensy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We used the Teensy interface to deliver an auditory stimulus through the built-in Audio library, and our analog output showed a 7.6</w:t>
      </w:r>
      <w:r w:rsidR="006C7D6A">
        <w:rPr>
          <w:rFonts w:ascii="Times New Roman" w:hAnsi="Times New Roman" w:cs="Times New Roman"/>
        </w:rPr>
        <w:t xml:space="preserve"> </w:t>
      </w:r>
      <w:r w:rsidRPr="001D6942">
        <w:rPr>
          <w:rFonts w:ascii="Times New Roman" w:hAnsi="Times New Roman" w:cs="Times New Roman"/>
        </w:rPr>
        <w:t>ms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 xml:space="preserve">integrating a sCMOS camera into two behavioral experimental settings.  In one setting, the Teensy interface simultaneously generates digital </w:t>
      </w:r>
      <w:r w:rsidRPr="001D6942">
        <w:rPr>
          <w:rFonts w:ascii="Times New Roman" w:hAnsi="Times New Roman" w:cs="Times New Roman"/>
        </w:rPr>
        <w:lastRenderedPageBreak/>
        <w:t>pulses that can be directed for individual frame capture from a sCMOS camera, while simultaneously tracking an animal’s locomotion using recently developed high precision ADNS-9800 gaming sensors. The easy integration of the sCMOS camera and the ADNS-9800 sensors illustrates the flexibility of the Teensy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we demonstrate that the Teensy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IntervalTimer” and “elapsedMicros”, both of which offered equivalent microsecond temporal precision, and “elapsedMicros”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sCMOS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sCMOS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06BC640D"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sCMOS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sCMOS camera. Simultaneously, the Teensy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sCMOS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Teensy’s ground pin was connected to both AGround and DGround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46931B85"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A </w:t>
      </w:r>
      <w:r w:rsidRPr="001D6942">
        <w:rPr>
          <w:rFonts w:ascii="Times New Roman" w:hAnsi="Times New Roman" w:cs="Times New Roman"/>
        </w:rPr>
        <w:t xml:space="preserve">Example recording of a head-fixed mouse running on the spherical treadmill. </w:t>
      </w:r>
      <w:r w:rsidRPr="001D6942">
        <w:rPr>
          <w:rFonts w:ascii="Times New Roman" w:hAnsi="Times New Roman" w:cs="Times New Roman"/>
          <w:b/>
        </w:rPr>
        <w:t xml:space="preserve">B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 xml:space="preserve">Red indicates linear </w:t>
      </w:r>
      <w:r w:rsidRPr="001B062F">
        <w:rPr>
          <w:rFonts w:ascii="Times New Roman" w:hAnsi="Times New Roman" w:cs="Times New Roman"/>
          <w:color w:val="FF0000"/>
        </w:rPr>
        <w:lastRenderedPageBreak/>
        <w:t xml:space="preserve">model </w:t>
      </w:r>
      <w:r w:rsidR="003C6ACE" w:rsidRPr="001B062F">
        <w:rPr>
          <w:rFonts w:ascii="Times New Roman" w:hAnsi="Times New Roman" w:cs="Times New Roman"/>
          <w:color w:val="FF0000"/>
        </w:rPr>
        <w:t>fit of experimental data</w:t>
      </w:r>
      <w:r w:rsidRPr="00A76A15">
        <w:rPr>
          <w:rFonts w:ascii="Times New Roman" w:hAnsi="Times New Roman" w:cs="Times New Roman"/>
          <w:color w:val="FF0000"/>
        </w:rPr>
        <w:t>, and bl</w:t>
      </w:r>
      <w:r w:rsidR="00CD1696" w:rsidRPr="00A76A15">
        <w:rPr>
          <w:rFonts w:ascii="Times New Roman" w:hAnsi="Times New Roman" w:cs="Times New Roman"/>
          <w:color w:val="FF0000"/>
        </w:rPr>
        <w:t>ue</w:t>
      </w:r>
      <w:r w:rsidRPr="00A76A15">
        <w:rPr>
          <w:rFonts w:ascii="Times New Roman" w:hAnsi="Times New Roman" w:cs="Times New Roman"/>
          <w:color w:val="FF0000"/>
        </w:rPr>
        <w:t xml:space="preserve"> </w:t>
      </w:r>
      <w:r w:rsidR="00A76A15" w:rsidRPr="00A76A15">
        <w:rPr>
          <w:rFonts w:ascii="Times New Roman" w:hAnsi="Times New Roman" w:cs="Times New Roman"/>
          <w:color w:val="FF0000"/>
        </w:rPr>
        <w:t>represents a line with zero drift</w:t>
      </w:r>
      <w:r>
        <w:rPr>
          <w:rFonts w:ascii="Times New Roman" w:hAnsi="Times New Roman" w:cs="Times New Roman"/>
        </w:rPr>
        <w:t>.</w:t>
      </w:r>
      <w:r w:rsidRPr="001D6942">
        <w:rPr>
          <w:rFonts w:ascii="Times New Roman" w:hAnsi="Times New Roman" w:cs="Times New Roman"/>
        </w:rPr>
        <w:t xml:space="preserve"> The linear model </w:t>
      </w:r>
      <w:r w:rsidR="00C26D3E">
        <w:rPr>
          <w:rFonts w:ascii="Times New Roman" w:hAnsi="Times New Roman" w:cs="Times New Roman"/>
        </w:rPr>
        <w:t xml:space="preserve">of the experimental data </w:t>
      </w:r>
      <w:r w:rsidRPr="001D6942">
        <w:rPr>
          <w:rFonts w:ascii="Times New Roman" w:hAnsi="Times New Roman" w:cs="Times New Roman"/>
        </w:rPr>
        <w:t xml:space="preserve">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t(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r w:rsidR="00A76A15">
        <w:rPr>
          <w:rFonts w:ascii="Times New Roman" w:hAnsi="Times New Roman" w:cs="Times New Roman"/>
          <w:b/>
          <w:color w:val="FF0000"/>
        </w:rPr>
        <w:t>B</w:t>
      </w:r>
      <w:r w:rsidR="009C6FBD" w:rsidRPr="001B062F">
        <w:rPr>
          <w:rFonts w:ascii="Times New Roman" w:hAnsi="Times New Roman" w:cs="Times New Roman"/>
          <w:color w:val="FF0000"/>
        </w:rPr>
        <w:t xml:space="preserve">(ii) and (iii) are zoomed in windows demonstrating the close fit at the beginning of the session and the gradual drift that becomes very evident toward the end of the session. </w:t>
      </w:r>
    </w:p>
    <w:p w14:paraId="5395CE72" w14:textId="562E1553"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 xml:space="preserve">is shown in red, and in </w:t>
      </w:r>
      <w:r w:rsidR="00A76A15">
        <w:rPr>
          <w:rFonts w:ascii="Times New Roman" w:hAnsi="Times New Roman" w:cs="Times New Roman"/>
        </w:rPr>
        <w:t>blue is a line representing a perfect, zero drift recording</w:t>
      </w:r>
      <w:r w:rsidRPr="001D6942">
        <w:rPr>
          <w:rFonts w:ascii="Times New Roman" w:hAnsi="Times New Roman" w:cs="Times New Roman"/>
        </w:rPr>
        <w:t>. (</w:t>
      </w:r>
      <w:r w:rsidR="00A76A15">
        <w:rPr>
          <w:rFonts w:ascii="Times New Roman" w:hAnsi="Times New Roman" w:cs="Times New Roman"/>
        </w:rPr>
        <w:t>Linear model fit</w:t>
      </w:r>
      <w:r w:rsidR="00C26D3E">
        <w:rPr>
          <w:rFonts w:ascii="Times New Roman" w:hAnsi="Times New Roman" w:cs="Times New Roman"/>
        </w:rPr>
        <w:t xml:space="preserve"> for experimental data</w:t>
      </w:r>
      <w:r w:rsidR="00A76A15">
        <w:rPr>
          <w:rFonts w:ascii="Times New Roman" w:hAnsi="Times New Roman" w:cs="Times New Roman"/>
        </w:rPr>
        <w:t xml:space="preserve">: </w:t>
      </w:r>
      <w:r w:rsidRPr="001D6942">
        <w:rPr>
          <w:rFonts w:ascii="Times New Roman" w:hAnsi="Times New Roman" w:cs="Times New Roman"/>
        </w:rPr>
        <w:t>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t(19998)=infinite, p&lt;0.001). </w:t>
      </w:r>
      <w:r w:rsidR="00A76A15">
        <w:rPr>
          <w:rFonts w:ascii="Times New Roman" w:hAnsi="Times New Roman" w:cs="Times New Roman"/>
        </w:rPr>
        <w:t xml:space="preserve"> </w:t>
      </w:r>
      <w:r w:rsidR="00A76A15" w:rsidRPr="001B062F">
        <w:rPr>
          <w:rFonts w:ascii="Times New Roman" w:hAnsi="Times New Roman" w:cs="Times New Roman"/>
          <w:color w:val="FF0000"/>
        </w:rPr>
        <w:t>(ii) and (iii) are zoomed in windows demonstrating the close fit at the beginning of the session and the gradual drift that becomes very evident toward the end of the session.</w:t>
      </w:r>
      <w:r w:rsidR="00791C0E">
        <w:rPr>
          <w:rFonts w:ascii="Times New Roman" w:hAnsi="Times New Roman" w:cs="Times New Roman"/>
        </w:rPr>
        <w:t xml:space="preserve">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i-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i)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ms, range=2.9 ms);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ms, range=2.9 ms,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ms</w:t>
      </w:r>
      <w:r w:rsidRPr="001D6942">
        <w:rPr>
          <w:rFonts w:ascii="Times New Roman" w:hAnsi="Times New Roman" w:cs="Times New Roman"/>
        </w:rPr>
        <w:t>, range=0.04 ms);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0.02 ms,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std, n=50 trials).</w:t>
      </w:r>
      <w:r w:rsidR="00D97D53" w:rsidRPr="001B062F">
        <w:rPr>
          <w:rFonts w:ascii="Times New Roman" w:hAnsi="Times New Roman" w:cs="Times New Roman"/>
          <w:b/>
          <w:color w:val="FF0000"/>
        </w:rPr>
        <w:t xml:space="preserve"> </w:t>
      </w:r>
    </w:p>
    <w:p w14:paraId="1BB7C29E" w14:textId="77777777" w:rsidR="006A70D5" w:rsidRPr="001B062F" w:rsidRDefault="006A70D5" w:rsidP="004970B1">
      <w:pPr>
        <w:autoSpaceDE w:val="0"/>
        <w:autoSpaceDN w:val="0"/>
        <w:adjustRightInd w:val="0"/>
        <w:spacing w:after="0" w:line="240" w:lineRule="auto"/>
        <w:rPr>
          <w:rFonts w:ascii="Times New Roman" w:hAnsi="Times New Roman" w:cs="Times New Roman"/>
          <w:b/>
          <w:color w:val="FF0000"/>
        </w:rPr>
      </w:pPr>
    </w:p>
    <w:p w14:paraId="0D036890" w14:textId="4A4779A9"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sidR="001A6638">
        <w:rPr>
          <w:rFonts w:ascii="Times New Roman" w:hAnsi="Times New Roman" w:cs="Times New Roman"/>
          <w:b/>
          <w:color w:val="FF0000"/>
        </w:rPr>
        <w:t>5</w:t>
      </w:r>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Demonstration of the aud</w:t>
      </w:r>
      <w:r w:rsidR="00973E69" w:rsidRPr="001B062F">
        <w:rPr>
          <w:rFonts w:ascii="Times New Roman" w:hAnsi="Times New Roman" w:cs="Times New Roman"/>
          <w:color w:val="FF0000"/>
        </w:rPr>
        <w:t>io signal from the tw</w:t>
      </w:r>
      <w:r w:rsidR="00D910A5">
        <w:rPr>
          <w:rFonts w:ascii="Times New Roman" w:hAnsi="Times New Roman" w:cs="Times New Roman"/>
          <w:color w:val="FF0000"/>
        </w:rPr>
        <w:t>o</w:t>
      </w:r>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 tone trace conditioning eye blink experiment. </w:t>
      </w:r>
      <w:r w:rsidR="006A70D5" w:rsidRPr="001B062F">
        <w:rPr>
          <w:rFonts w:ascii="Times New Roman" w:hAnsi="Times New Roman" w:cs="Times New Roman"/>
          <w:b/>
          <w:color w:val="FF0000"/>
        </w:rPr>
        <w:t>A.</w:t>
      </w:r>
      <w:r w:rsidR="0068072E">
        <w:rPr>
          <w:rFonts w:ascii="Times New Roman" w:hAnsi="Times New Roman" w:cs="Times New Roman"/>
          <w:color w:val="FF0000"/>
        </w:rPr>
        <w:t xml:space="preserve"> An example</w:t>
      </w:r>
      <w:r w:rsidR="006A70D5" w:rsidRPr="001B062F">
        <w:rPr>
          <w:rFonts w:ascii="Times New Roman" w:hAnsi="Times New Roman" w:cs="Times New Roman"/>
          <w:color w:val="FF0000"/>
        </w:rPr>
        <w:t xml:space="preserve"> zoomed-out recording of two tones, 2000 Hz (lower amplitude) and 8000 Hz (higher amplitude), plotted over </w:t>
      </w:r>
      <w:r w:rsidR="00520A7A" w:rsidRPr="001B062F">
        <w:rPr>
          <w:rFonts w:ascii="Times New Roman" w:hAnsi="Times New Roman" w:cs="Times New Roman"/>
          <w:color w:val="FF0000"/>
        </w:rPr>
        <w:t xml:space="preserve">a series of </w:t>
      </w:r>
      <w:r w:rsidR="00973E69" w:rsidRPr="001B062F">
        <w:rPr>
          <w:rFonts w:ascii="Times New Roman" w:hAnsi="Times New Roman" w:cs="Times New Roman"/>
          <w:color w:val="FF0000"/>
        </w:rPr>
        <w:t xml:space="preserve">10 </w:t>
      </w:r>
      <w:r w:rsidR="006A70D5" w:rsidRPr="001B062F">
        <w:rPr>
          <w:rFonts w:ascii="Times New Roman" w:hAnsi="Times New Roman" w:cs="Times New Roman"/>
          <w:color w:val="FF0000"/>
        </w:rPr>
        <w:t>trials</w:t>
      </w:r>
      <w:r w:rsidR="00973E69" w:rsidRPr="001B062F">
        <w:rPr>
          <w:rFonts w:ascii="Times New Roman" w:hAnsi="Times New Roman" w:cs="Times New Roman"/>
          <w:color w:val="FF0000"/>
        </w:rPr>
        <w:t xml:space="preserve"> </w:t>
      </w:r>
      <w:r w:rsidR="00520A7A" w:rsidRPr="001B062F">
        <w:rPr>
          <w:rFonts w:ascii="Times New Roman" w:hAnsi="Times New Roman" w:cs="Times New Roman"/>
          <w:color w:val="FF0000"/>
        </w:rPr>
        <w:t>each 20 seconds in length</w:t>
      </w:r>
      <w:r w:rsidR="0068072E">
        <w:rPr>
          <w:rFonts w:ascii="Times New Roman" w:hAnsi="Times New Roman" w:cs="Times New Roman"/>
          <w:color w:val="FF0000"/>
        </w:rPr>
        <w:t>, and high-pass filtered at 1000 Hz (high-pass, 6</w:t>
      </w:r>
      <w:r w:rsidR="0068072E" w:rsidRPr="0068072E">
        <w:rPr>
          <w:rFonts w:ascii="Times New Roman" w:hAnsi="Times New Roman" w:cs="Times New Roman"/>
          <w:color w:val="FF0000"/>
          <w:vertAlign w:val="superscript"/>
        </w:rPr>
        <w:t>th</w:t>
      </w:r>
      <w:r w:rsidR="0068072E">
        <w:rPr>
          <w:rFonts w:ascii="Times New Roman" w:hAnsi="Times New Roman" w:cs="Times New Roman"/>
          <w:color w:val="FF0000"/>
        </w:rPr>
        <w:t xml:space="preserve"> order </w:t>
      </w:r>
      <w:r w:rsidR="00763D53">
        <w:rPr>
          <w:rFonts w:ascii="Times New Roman" w:hAnsi="Times New Roman" w:cs="Times New Roman"/>
          <w:color w:val="FF0000"/>
        </w:rPr>
        <w:t xml:space="preserve">zero-phase </w:t>
      </w:r>
      <w:r w:rsidR="004D7B22">
        <w:rPr>
          <w:rFonts w:ascii="Times New Roman" w:hAnsi="Times New Roman" w:cs="Times New Roman"/>
          <w:color w:val="FF0000"/>
        </w:rPr>
        <w:t>B</w:t>
      </w:r>
      <w:r w:rsidR="0068072E">
        <w:rPr>
          <w:rFonts w:ascii="Times New Roman" w:hAnsi="Times New Roman" w:cs="Times New Roman"/>
          <w:color w:val="FF0000"/>
        </w:rPr>
        <w:t>utterworth filter)</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CE01D2" w:rsidRPr="001B062F">
        <w:rPr>
          <w:rFonts w:ascii="Times New Roman" w:hAnsi="Times New Roman" w:cs="Times New Roman"/>
          <w:color w:val="FF0000"/>
        </w:rPr>
        <w:t xml:space="preserve"> Amplitudes of both the 2000 Hz and 8000 Hz signals</w:t>
      </w:r>
      <w:r w:rsidR="00973E69" w:rsidRPr="001B062F">
        <w:rPr>
          <w:rFonts w:ascii="Times New Roman" w:hAnsi="Times New Roman" w:cs="Times New Roman"/>
          <w:color w:val="FF0000"/>
        </w:rPr>
        <w:t xml:space="preserve"> over a sample time course</w:t>
      </w:r>
      <w:r w:rsidR="00CE01D2" w:rsidRPr="001B062F">
        <w:rPr>
          <w:rFonts w:ascii="Times New Roman" w:hAnsi="Times New Roman" w:cs="Times New Roman"/>
          <w:color w:val="FF0000"/>
        </w:rPr>
        <w:t xml:space="preserve">. </w:t>
      </w:r>
      <w:r w:rsidR="00CE01D2" w:rsidRPr="001B062F">
        <w:rPr>
          <w:rFonts w:ascii="Times New Roman" w:hAnsi="Times New Roman" w:cs="Times New Roman"/>
          <w:b/>
          <w:color w:val="FF0000"/>
        </w:rPr>
        <w:t xml:space="preserve">C. </w:t>
      </w:r>
      <w:r w:rsidR="00CE01D2" w:rsidRPr="001B062F">
        <w:rPr>
          <w:rFonts w:ascii="Times New Roman" w:hAnsi="Times New Roman" w:cs="Times New Roman"/>
          <w:color w:val="FF0000"/>
        </w:rPr>
        <w:t xml:space="preserve">Example recorded waveform of a 2000 Hz signal over the course of 0.0169 seconds. </w:t>
      </w:r>
      <w:r w:rsidR="00CE01D2" w:rsidRPr="001B062F">
        <w:rPr>
          <w:rFonts w:ascii="Times New Roman" w:hAnsi="Times New Roman" w:cs="Times New Roman"/>
          <w:b/>
          <w:color w:val="FF0000"/>
        </w:rPr>
        <w:t>D.</w:t>
      </w:r>
      <w:r w:rsidR="00CE01D2" w:rsidRPr="001B062F">
        <w:rPr>
          <w:rFonts w:ascii="Times New Roman" w:hAnsi="Times New Roman" w:cs="Times New Roman"/>
          <w:color w:val="FF0000"/>
        </w:rPr>
        <w:t xml:space="preserve"> Example recorded waveform of an 8</w:t>
      </w:r>
      <w:r w:rsidR="00520A7A" w:rsidRPr="001B062F">
        <w:rPr>
          <w:rFonts w:ascii="Times New Roman" w:hAnsi="Times New Roman" w:cs="Times New Roman"/>
          <w:color w:val="FF0000"/>
        </w:rPr>
        <w:t>000 Hz signal over the same amount of</w:t>
      </w:r>
      <w:r w:rsidR="00973E69" w:rsidRPr="001B062F">
        <w:rPr>
          <w:rFonts w:ascii="Times New Roman" w:hAnsi="Times New Roman" w:cs="Times New Roman"/>
          <w:color w:val="FF0000"/>
        </w:rPr>
        <w:t xml:space="preserve"> time</w:t>
      </w:r>
      <w:r w:rsidR="00CE01D2" w:rsidRPr="001B062F">
        <w:rPr>
          <w:rFonts w:ascii="Times New Roman" w:hAnsi="Times New Roman" w:cs="Times New Roman"/>
          <w:color w:val="FF0000"/>
        </w:rPr>
        <w:t>.</w:t>
      </w:r>
    </w:p>
    <w:p w14:paraId="09FAD156" w14:textId="77777777"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p>
    <w:p w14:paraId="763D879C" w14:textId="197DC4AF" w:rsidR="001A6638" w:rsidRPr="00C4214D" w:rsidRDefault="001A6638" w:rsidP="001A6638">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Pr>
          <w:rFonts w:ascii="Times New Roman" w:hAnsi="Times New Roman" w:cs="Times New Roman"/>
          <w:b/>
          <w:color w:val="FF0000"/>
        </w:rPr>
        <w:t>6</w:t>
      </w:r>
      <w:r w:rsidRPr="001B062F">
        <w:rPr>
          <w:rFonts w:ascii="Times New Roman" w:hAnsi="Times New Roman" w:cs="Times New Roman"/>
          <w:b/>
          <w:color w:val="FF0000"/>
        </w:rPr>
        <w:t>.</w:t>
      </w:r>
      <w:r w:rsidRPr="001B062F">
        <w:rPr>
          <w:rFonts w:ascii="Times New Roman" w:hAnsi="Times New Roman" w:cs="Times New Roman"/>
          <w:color w:val="FF0000"/>
        </w:rPr>
        <w:t xml:space="preserve"> A demonstration of a hippocampal recording using an sCMOS camera during the trace conditioning eye blink experiment. </w:t>
      </w:r>
      <w:r w:rsidRPr="001B062F">
        <w:rPr>
          <w:rFonts w:ascii="Times New Roman" w:hAnsi="Times New Roman" w:cs="Times New Roman"/>
          <w:b/>
          <w:color w:val="FF0000"/>
        </w:rPr>
        <w:t>A.</w:t>
      </w:r>
      <w:r w:rsidRPr="001B062F">
        <w:rPr>
          <w:rFonts w:ascii="Times New Roman" w:hAnsi="Times New Roman" w:cs="Times New Roman"/>
          <w:color w:val="FF0000"/>
        </w:rPr>
        <w:t xml:space="preserve"> </w:t>
      </w:r>
      <w:r w:rsidR="00836A1F">
        <w:rPr>
          <w:rFonts w:ascii="Times New Roman" w:hAnsi="Times New Roman" w:cs="Times New Roman"/>
          <w:color w:val="FF0000"/>
        </w:rPr>
        <w:t>A max-minus-mean projection of the entire field of view and (right) a</w:t>
      </w:r>
      <w:r w:rsidRPr="001B062F">
        <w:rPr>
          <w:rFonts w:ascii="Times New Roman" w:hAnsi="Times New Roman" w:cs="Times New Roman"/>
          <w:color w:val="FF0000"/>
        </w:rPr>
        <w:t>n overlay of the identified ROIs plotted on top of a max-minus-mean image</w:t>
      </w:r>
      <w:r w:rsidR="009164B1">
        <w:rPr>
          <w:rFonts w:ascii="Times New Roman" w:hAnsi="Times New Roman" w:cs="Times New Roman"/>
          <w:color w:val="FF0000"/>
        </w:rPr>
        <w:t>, both</w:t>
      </w:r>
      <w:r w:rsidRPr="001B062F">
        <w:rPr>
          <w:rFonts w:ascii="Times New Roman" w:hAnsi="Times New Roman" w:cs="Times New Roman"/>
          <w:color w:val="FF0000"/>
        </w:rPr>
        <w:t xml:space="preserve"> over the course of the first 3 videos in a recording session. </w:t>
      </w:r>
      <w:r w:rsidRPr="001B062F">
        <w:rPr>
          <w:rFonts w:ascii="Times New Roman" w:hAnsi="Times New Roman" w:cs="Times New Roman"/>
          <w:b/>
          <w:color w:val="FF0000"/>
        </w:rPr>
        <w:t>B.</w:t>
      </w:r>
      <w:r w:rsidRPr="001B062F">
        <w:rPr>
          <w:rFonts w:ascii="Times New Roman" w:hAnsi="Times New Roman" w:cs="Times New Roman"/>
          <w:color w:val="FF0000"/>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r w:rsidR="00C4214D">
        <w:rPr>
          <w:rFonts w:ascii="Times New Roman" w:hAnsi="Times New Roman" w:cs="Times New Roman"/>
          <w:color w:val="FF0000"/>
        </w:rPr>
        <w:t xml:space="preserve"> </w:t>
      </w:r>
      <w:r w:rsidR="00C4214D">
        <w:rPr>
          <w:rFonts w:ascii="Times New Roman" w:hAnsi="Times New Roman" w:cs="Times New Roman"/>
          <w:b/>
          <w:color w:val="FF0000"/>
        </w:rPr>
        <w:t>C.</w:t>
      </w:r>
      <w:r w:rsidR="00C4214D">
        <w:rPr>
          <w:rFonts w:ascii="Times New Roman" w:hAnsi="Times New Roman" w:cs="Times New Roman"/>
          <w:color w:val="FF0000"/>
        </w:rPr>
        <w:t xml:space="preserve"> Two example neurons and their ∆F/F waveforms around all 40 trials.</w:t>
      </w:r>
      <w:r w:rsidR="006D5032">
        <w:rPr>
          <w:rFonts w:ascii="Times New Roman" w:hAnsi="Times New Roman" w:cs="Times New Roman"/>
          <w:color w:val="FF0000"/>
        </w:rPr>
        <w:t xml:space="preserve"> Dotted line indicates puff onset.</w:t>
      </w:r>
    </w:p>
    <w:p w14:paraId="725A36F2" w14:textId="77777777" w:rsidR="001A6638" w:rsidRDefault="001A6638" w:rsidP="004970B1">
      <w:pPr>
        <w:autoSpaceDE w:val="0"/>
        <w:autoSpaceDN w:val="0"/>
        <w:adjustRightInd w:val="0"/>
        <w:spacing w:after="0" w:line="240" w:lineRule="auto"/>
        <w:rPr>
          <w:rFonts w:ascii="Times New Roman" w:hAnsi="Times New Roman" w:cs="Times New Roman"/>
        </w:rPr>
      </w:pPr>
    </w:p>
    <w:p w14:paraId="2C0FC61D" w14:textId="77777777" w:rsidR="001A6638" w:rsidRPr="001D6942" w:rsidRDefault="001A6638"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lastRenderedPageBreak/>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Teensy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Theremingenieur” and “PaulStoffregen” from the PJRC forums (</w:t>
      </w:r>
      <w:hyperlink r:id="rId17"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1B062F" w:rsidRDefault="006A70D5" w:rsidP="00ED72E9">
      <w:pPr>
        <w:rPr>
          <w:rFonts w:ascii="Times New Roman" w:hAnsi="Times New Roman"/>
          <w:b/>
        </w:rPr>
      </w:pPr>
      <w:r w:rsidRPr="001B062F">
        <w:rPr>
          <w:rFonts w:ascii="Times New Roman" w:hAnsi="Times New Roman"/>
          <w:b/>
        </w:rPr>
        <w:t>References</w:t>
      </w:r>
    </w:p>
    <w:p w14:paraId="1A908276" w14:textId="77777777" w:rsidR="001A6638" w:rsidRPr="00791C0E" w:rsidRDefault="00386BD4"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fldChar w:fldCharType="begin"/>
      </w:r>
      <w:r w:rsidRPr="00791C0E">
        <w:rPr>
          <w:rFonts w:ascii="Times New Roman" w:hAnsi="Times New Roman" w:cs="Times New Roman"/>
        </w:rPr>
        <w:instrText xml:space="preserve"> ADDIN EN.REFLIST </w:instrText>
      </w:r>
      <w:r w:rsidRPr="00791C0E">
        <w:rPr>
          <w:rFonts w:ascii="Times New Roman" w:hAnsi="Times New Roman" w:cs="Times New Roman"/>
        </w:rPr>
        <w:fldChar w:fldCharType="separate"/>
      </w:r>
      <w:r w:rsidR="001A6638" w:rsidRPr="00791C0E">
        <w:rPr>
          <w:rFonts w:ascii="Times New Roman" w:hAnsi="Times New Roman" w:cs="Times New Roman"/>
        </w:rPr>
        <w:t>Chen X, Li H (2017) ArControl: An Arduino-Based Comprehensive Behavioral Platform with Real-Time Performance. Front Behav Neurosci 11:244.</w:t>
      </w:r>
    </w:p>
    <w:p w14:paraId="007BD504"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D'Ausilio A (2012) Arduino: a low-cost multipurpose lab equipment. Behav Res Methods 44:305-313.</w:t>
      </w:r>
    </w:p>
    <w:p w14:paraId="4E247203"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Dombeck DA, Khabbaz AN, Collman F, Adelman TL, Tank DW (2007) Imaging large-scale neural activity with cellular resolution in awake, mobile mice. Neuron 56:43-57.</w:t>
      </w:r>
    </w:p>
    <w:p w14:paraId="101F2F12"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Gritton H, Howe M, Romano M, DiFeliceantonio AG, Kramer MA, Saligrama V, Bucklin ME, Zemel D, Han X (2019) Unique contributions of parvalbumin and cholinergic interneurons in organizing striatal networks during movement. Nat Neurosci Accepted.</w:t>
      </w:r>
    </w:p>
    <w:p w14:paraId="21EEC4FA"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Husain AR, Hadad Y, Zainal Alam MN (2016) Development of Low-Cost Microcontroller-Based Interface for Data Acquisition and Control of Microbioreactor Operation. J Lab Autom 21:660-670.</w:t>
      </w:r>
    </w:p>
    <w:p w14:paraId="17854698"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Micallef AH, Takahashi N, Larkum ME, Palmer LM (2017) A Reward-Based Behavioral Platform to Measure Neural Activity during Head-Fixed Behavior. Front Cell Neurosci 11:156.</w:t>
      </w:r>
    </w:p>
    <w:p w14:paraId="314F79C9"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Mohammed AI, Gritton HJ, Tseng HA, Bucklin ME, Yao Z, Han X (2016) An integrative approach for analyzing hundreds of neurons in task performing mice using wide-field calcium imaging. Sci Rep 6:20986.</w:t>
      </w:r>
    </w:p>
    <w:p w14:paraId="3C707156"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lastRenderedPageBreak/>
        <w:t>Nguyen JP, Shipley FB, Linder AN, Plummer GS, Liu M, Setru SU, Shaevitz JW, Leifer AM (2016) Whole-brain calcium imaging with cellular resolution in freely behaving Caenorhabditis elegans. Proc Natl Acad Sci U S A 113:E1074-1081.</w:t>
      </w:r>
    </w:p>
    <w:p w14:paraId="0F62BCFF"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Sanders JI, Kepecs A (2014) A low-cost programmable pulse generator for physiology and behavior. Front Neuroeng 7:43.</w:t>
      </w:r>
    </w:p>
    <w:p w14:paraId="46F73B38"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Shen SP, Tseng HA, Hansen KR, Wu R, Gritton HJ, Si J, Han X (2018) Automatic Cell Segmentation by Adaptive Thresholding (ACSAT) for Large-Scale Calcium Imaging Datasets. eNeuro 5.</w:t>
      </w:r>
    </w:p>
    <w:p w14:paraId="15537C22"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Solari N, Sviatko K, Laszlovszky T, Hegedus P, Hangya B (2018) Open Source Tools for Temporally Controlled Rodent Behavior Suitable for Electrophysiology and Optogenetic Manipulations. Front Syst Neurosci 12:18.</w:t>
      </w:r>
    </w:p>
    <w:p w14:paraId="3C944517"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Takahashi N, Oertner TG, Hegemann P, Larkum ME (2016) Active cortical dendrites modulate perception. Science 354:1587-1590.</w:t>
      </w:r>
    </w:p>
    <w:p w14:paraId="5BBA6ED2" w14:textId="77777777" w:rsidR="001A6638" w:rsidRPr="00791C0E" w:rsidRDefault="001A6638" w:rsidP="001A6638">
      <w:pPr>
        <w:pStyle w:val="EndNoteBibliography"/>
        <w:ind w:left="720" w:hanging="720"/>
        <w:rPr>
          <w:rFonts w:ascii="Times New Roman" w:hAnsi="Times New Roman" w:cs="Times New Roman"/>
        </w:rPr>
      </w:pPr>
      <w:r w:rsidRPr="00791C0E">
        <w:rPr>
          <w:rFonts w:ascii="Times New Roman" w:hAnsi="Times New Roman" w:cs="Times New Roman"/>
        </w:rPr>
        <w:t>Wilms CD, Hausser M (2015) Reading out a spatiotemporal population code by imaging neighbouring parallel fibre axons in vivo. Nat Commun 6:6464.</w:t>
      </w:r>
    </w:p>
    <w:p w14:paraId="00EB5B49" w14:textId="3647C30D" w:rsidR="00344BE3" w:rsidRPr="00791C0E" w:rsidRDefault="00386BD4">
      <w:pPr>
        <w:rPr>
          <w:rFonts w:ascii="Times New Roman" w:hAnsi="Times New Roman" w:cs="Times New Roman"/>
        </w:rPr>
      </w:pPr>
      <w:r w:rsidRPr="00791C0E">
        <w:rPr>
          <w:rFonts w:ascii="Times New Roman" w:hAnsi="Times New Roman" w:cs="Times New Roman"/>
        </w:rPr>
        <w:fldChar w:fldCharType="end"/>
      </w:r>
    </w:p>
    <w:sectPr w:rsidR="00344BE3" w:rsidRPr="00791C0E">
      <w:head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Romano" w:date="2019-02-26T07:58:00Z" w:initials="MR">
    <w:p w14:paraId="57925C7D" w14:textId="47E95FC6" w:rsidR="00B704A2" w:rsidRDefault="00B704A2">
      <w:pPr>
        <w:pStyle w:val="CommentText"/>
      </w:pPr>
      <w:r>
        <w:rPr>
          <w:rStyle w:val="CommentReference"/>
        </w:rPr>
        <w:annotationRef/>
      </w:r>
      <w:r>
        <w:t xml:space="preserve">Modified </w:t>
      </w:r>
      <w:r w:rsidR="00672CBA">
        <w:t>a few sentences here</w:t>
      </w:r>
      <w:r>
        <w:t xml:space="preserve"> so that it isn’t word-for-word what is in our hippocampus paper</w:t>
      </w:r>
    </w:p>
  </w:comment>
  <w:comment w:id="2" w:author="X Han" w:date="2019-02-25T09:38:00Z" w:initials="XH">
    <w:p w14:paraId="70C8B9C0" w14:textId="4E184FAC" w:rsidR="00FD0F1A" w:rsidRDefault="00FD0F1A">
      <w:pPr>
        <w:pStyle w:val="CommentText"/>
      </w:pPr>
      <w:r>
        <w:rPr>
          <w:rStyle w:val="CommentReference"/>
        </w:rPr>
        <w:annotationRef/>
      </w:r>
      <w:r>
        <w:t>Why don’t we just have one, with stop button anyway?</w:t>
      </w:r>
    </w:p>
  </w:comment>
  <w:comment w:id="3" w:author="Romano, Michael, Francis" w:date="2019-02-21T14:03:00Z" w:initials="RMF">
    <w:p w14:paraId="408D3D16" w14:textId="10B8843B" w:rsidR="00FD0F1A" w:rsidRDefault="00FD0F1A">
      <w:pPr>
        <w:pStyle w:val="CommentText"/>
      </w:pPr>
      <w:r>
        <w:rPr>
          <w:rStyle w:val="CommentReference"/>
        </w:rPr>
        <w:annotationRef/>
      </w:r>
      <w:r>
        <w:t>We also have another pin delivering output simultaneously with both ucs and cs (for lighting up the led). I didn’t analyze recordings from this channel, so I don’t mention it. However, the GUI does save data from that channel. Should I mention it?</w:t>
      </w:r>
    </w:p>
  </w:comment>
  <w:comment w:id="4" w:author="Romano, Michael, Francis" w:date="2019-02-21T14:20:00Z" w:initials="RMF">
    <w:p w14:paraId="345886B2" w14:textId="77777777" w:rsidR="00572A71" w:rsidRDefault="00572A71" w:rsidP="00572A71">
      <w:pPr>
        <w:pStyle w:val="CommentText"/>
      </w:pPr>
      <w:r>
        <w:rPr>
          <w:rStyle w:val="CommentReference"/>
        </w:rPr>
        <w:annotationRef/>
      </w:r>
      <w:r>
        <w:t>Again, we have a CS /UCS related LED going during this experiment that we don’t discuss, but it’s in the coded and recorded during the output</w:t>
      </w:r>
    </w:p>
  </w:comment>
  <w:comment w:id="5" w:author="X Han" w:date="2019-02-25T09:44:00Z" w:initials="XH">
    <w:p w14:paraId="433424C5" w14:textId="77777777" w:rsidR="00572A71" w:rsidRDefault="00572A71" w:rsidP="00572A71">
      <w:pPr>
        <w:pStyle w:val="CommentText"/>
      </w:pPr>
      <w:r>
        <w:rPr>
          <w:rStyle w:val="CommentReference"/>
        </w:rPr>
        <w:annotationRef/>
      </w:r>
      <w:r>
        <w:t xml:space="preserve">Merge with trace conditioning.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25C7D" w15:done="0"/>
  <w15:commentEx w15:paraId="70C8B9C0" w15:done="1"/>
  <w15:commentEx w15:paraId="408D3D16" w15:done="1"/>
  <w15:commentEx w15:paraId="345886B2" w15:done="0"/>
  <w15:commentEx w15:paraId="433424C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25C7D" w16cid:durableId="201F7039"/>
  <w16cid:commentId w16cid:paraId="70C8B9C0" w16cid:durableId="201E53FB"/>
  <w16cid:commentId w16cid:paraId="408D3D16" w16cid:durableId="201E53FC"/>
  <w16cid:commentId w16cid:paraId="345886B2" w16cid:durableId="201E53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A12040" w14:textId="77777777" w:rsidR="00491B11" w:rsidRDefault="00491B11" w:rsidP="00E85F45">
      <w:pPr>
        <w:spacing w:after="0" w:line="240" w:lineRule="auto"/>
      </w:pPr>
      <w:r>
        <w:separator/>
      </w:r>
    </w:p>
  </w:endnote>
  <w:endnote w:type="continuationSeparator" w:id="0">
    <w:p w14:paraId="6E5C7C59" w14:textId="77777777" w:rsidR="00491B11" w:rsidRDefault="00491B11" w:rsidP="00E85F45">
      <w:pPr>
        <w:spacing w:after="0" w:line="240" w:lineRule="auto"/>
      </w:pPr>
      <w:r>
        <w:continuationSeparator/>
      </w:r>
    </w:p>
  </w:endnote>
  <w:endnote w:type="continuationNotice" w:id="1">
    <w:p w14:paraId="4E7D7511" w14:textId="77777777" w:rsidR="00491B11" w:rsidRDefault="00491B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054677" w14:textId="77777777" w:rsidR="00491B11" w:rsidRDefault="00491B11" w:rsidP="00E85F45">
      <w:pPr>
        <w:spacing w:after="0" w:line="240" w:lineRule="auto"/>
      </w:pPr>
      <w:r>
        <w:separator/>
      </w:r>
    </w:p>
  </w:footnote>
  <w:footnote w:type="continuationSeparator" w:id="0">
    <w:p w14:paraId="456E9F51" w14:textId="77777777" w:rsidR="00491B11" w:rsidRDefault="00491B11" w:rsidP="00E85F45">
      <w:pPr>
        <w:spacing w:after="0" w:line="240" w:lineRule="auto"/>
      </w:pPr>
      <w:r>
        <w:continuationSeparator/>
      </w:r>
    </w:p>
  </w:footnote>
  <w:footnote w:type="continuationNotice" w:id="1">
    <w:p w14:paraId="7924C04D" w14:textId="77777777" w:rsidR="00491B11" w:rsidRDefault="00491B11">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2C8FC360" w:rsidR="00FD0F1A" w:rsidRDefault="00FD0F1A">
        <w:pPr>
          <w:pStyle w:val="Header"/>
        </w:pPr>
        <w:r>
          <w:fldChar w:fldCharType="begin"/>
        </w:r>
        <w:r>
          <w:instrText xml:space="preserve"> PAGE   \* MERGEFORMAT </w:instrText>
        </w:r>
        <w:r>
          <w:fldChar w:fldCharType="separate"/>
        </w:r>
        <w:r w:rsidR="00FA72E4">
          <w:rPr>
            <w:noProof/>
          </w:rPr>
          <w:t>13</w:t>
        </w:r>
        <w:r>
          <w:rPr>
            <w:noProof/>
          </w:rPr>
          <w:fldChar w:fldCharType="end"/>
        </w:r>
      </w:p>
    </w:sdtContent>
  </w:sdt>
  <w:p w14:paraId="54533FDE" w14:textId="77777777" w:rsidR="00FD0F1A" w:rsidRDefault="00FD0F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Romano">
    <w15:presenceInfo w15:providerId="Windows Live" w15:userId="32c5c6922b86c6bd"/>
  </w15:person>
  <w15:person w15:author="X Han">
    <w15:presenceInfo w15:providerId="None" w15:userId="X Han"/>
  </w15:person>
  <w15:person w15:author="Romano, Michael, Francis">
    <w15:presenceInfo w15:providerId="None" w15:userId="Romano, Michael, Franc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1&lt;/item&gt;&lt;item&gt;224&lt;/item&gt;&lt;item&gt;225&lt;/item&gt;&lt;/record-ids&gt;&lt;/item&gt;&lt;/Libraries&gt;"/>
  </w:docVars>
  <w:rsids>
    <w:rsidRoot w:val="004B7477"/>
    <w:rsid w:val="000000FD"/>
    <w:rsid w:val="000012B3"/>
    <w:rsid w:val="000014DB"/>
    <w:rsid w:val="0000168D"/>
    <w:rsid w:val="00001E11"/>
    <w:rsid w:val="0000280D"/>
    <w:rsid w:val="000031C5"/>
    <w:rsid w:val="00004710"/>
    <w:rsid w:val="00004BA6"/>
    <w:rsid w:val="0000636C"/>
    <w:rsid w:val="000071EA"/>
    <w:rsid w:val="0000779E"/>
    <w:rsid w:val="00007F57"/>
    <w:rsid w:val="00010361"/>
    <w:rsid w:val="00010591"/>
    <w:rsid w:val="000107A8"/>
    <w:rsid w:val="0001112A"/>
    <w:rsid w:val="0001168F"/>
    <w:rsid w:val="00011831"/>
    <w:rsid w:val="00011CCE"/>
    <w:rsid w:val="00011EB6"/>
    <w:rsid w:val="00012A0B"/>
    <w:rsid w:val="00012AF6"/>
    <w:rsid w:val="00020458"/>
    <w:rsid w:val="00021DEF"/>
    <w:rsid w:val="00023DE5"/>
    <w:rsid w:val="000250BC"/>
    <w:rsid w:val="000255E9"/>
    <w:rsid w:val="000263F6"/>
    <w:rsid w:val="00027FD1"/>
    <w:rsid w:val="00035703"/>
    <w:rsid w:val="00035F64"/>
    <w:rsid w:val="000364B2"/>
    <w:rsid w:val="00041ADE"/>
    <w:rsid w:val="00042503"/>
    <w:rsid w:val="00042945"/>
    <w:rsid w:val="00042A6D"/>
    <w:rsid w:val="0004345A"/>
    <w:rsid w:val="00043E02"/>
    <w:rsid w:val="000447F8"/>
    <w:rsid w:val="00044DA0"/>
    <w:rsid w:val="000453A8"/>
    <w:rsid w:val="0004562E"/>
    <w:rsid w:val="00046444"/>
    <w:rsid w:val="00047273"/>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9D8"/>
    <w:rsid w:val="000C1ACB"/>
    <w:rsid w:val="000C1CF2"/>
    <w:rsid w:val="000C2970"/>
    <w:rsid w:val="000C2C11"/>
    <w:rsid w:val="000C3FA2"/>
    <w:rsid w:val="000C4672"/>
    <w:rsid w:val="000C47F5"/>
    <w:rsid w:val="000C544E"/>
    <w:rsid w:val="000C569F"/>
    <w:rsid w:val="000C5973"/>
    <w:rsid w:val="000C6044"/>
    <w:rsid w:val="000C6A93"/>
    <w:rsid w:val="000D09B2"/>
    <w:rsid w:val="000D1102"/>
    <w:rsid w:val="000D1CEA"/>
    <w:rsid w:val="000D2ABD"/>
    <w:rsid w:val="000D2DE0"/>
    <w:rsid w:val="000D31D6"/>
    <w:rsid w:val="000E0E97"/>
    <w:rsid w:val="000E0EAC"/>
    <w:rsid w:val="000E1CFF"/>
    <w:rsid w:val="000E385D"/>
    <w:rsid w:val="000E46C0"/>
    <w:rsid w:val="000E4EE3"/>
    <w:rsid w:val="000E533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2A82"/>
    <w:rsid w:val="00115A25"/>
    <w:rsid w:val="00115B08"/>
    <w:rsid w:val="001165AB"/>
    <w:rsid w:val="001166DD"/>
    <w:rsid w:val="00117005"/>
    <w:rsid w:val="0012056F"/>
    <w:rsid w:val="0012081C"/>
    <w:rsid w:val="00120B6F"/>
    <w:rsid w:val="00122DC3"/>
    <w:rsid w:val="00122E7A"/>
    <w:rsid w:val="001234A4"/>
    <w:rsid w:val="00123655"/>
    <w:rsid w:val="001255F4"/>
    <w:rsid w:val="00125D0D"/>
    <w:rsid w:val="00126651"/>
    <w:rsid w:val="00126E26"/>
    <w:rsid w:val="00127E3F"/>
    <w:rsid w:val="00130D35"/>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22F"/>
    <w:rsid w:val="0016248B"/>
    <w:rsid w:val="001631AF"/>
    <w:rsid w:val="00163E37"/>
    <w:rsid w:val="00164D78"/>
    <w:rsid w:val="0016563A"/>
    <w:rsid w:val="00165CBC"/>
    <w:rsid w:val="00167B46"/>
    <w:rsid w:val="001709EC"/>
    <w:rsid w:val="001726AF"/>
    <w:rsid w:val="0017341E"/>
    <w:rsid w:val="00173D46"/>
    <w:rsid w:val="001752C1"/>
    <w:rsid w:val="0017754F"/>
    <w:rsid w:val="00177690"/>
    <w:rsid w:val="00177CBE"/>
    <w:rsid w:val="00182FE6"/>
    <w:rsid w:val="0018370A"/>
    <w:rsid w:val="00183AEF"/>
    <w:rsid w:val="00185A4C"/>
    <w:rsid w:val="00186201"/>
    <w:rsid w:val="00186CD8"/>
    <w:rsid w:val="00187543"/>
    <w:rsid w:val="00187E1B"/>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6638"/>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E69"/>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B60"/>
    <w:rsid w:val="00232D78"/>
    <w:rsid w:val="00232EFB"/>
    <w:rsid w:val="00232F81"/>
    <w:rsid w:val="00233996"/>
    <w:rsid w:val="0023485F"/>
    <w:rsid w:val="00234E05"/>
    <w:rsid w:val="002352C8"/>
    <w:rsid w:val="00236D7D"/>
    <w:rsid w:val="00236E43"/>
    <w:rsid w:val="00237253"/>
    <w:rsid w:val="00237AF1"/>
    <w:rsid w:val="00237BE6"/>
    <w:rsid w:val="00237E93"/>
    <w:rsid w:val="00240BE4"/>
    <w:rsid w:val="00242604"/>
    <w:rsid w:val="00245288"/>
    <w:rsid w:val="00245AE4"/>
    <w:rsid w:val="002470DB"/>
    <w:rsid w:val="0025011D"/>
    <w:rsid w:val="00250A90"/>
    <w:rsid w:val="00251C21"/>
    <w:rsid w:val="00252959"/>
    <w:rsid w:val="0025461F"/>
    <w:rsid w:val="0025676D"/>
    <w:rsid w:val="002567C2"/>
    <w:rsid w:val="00257832"/>
    <w:rsid w:val="00257A11"/>
    <w:rsid w:val="00257C59"/>
    <w:rsid w:val="00257CF3"/>
    <w:rsid w:val="00260117"/>
    <w:rsid w:val="00261431"/>
    <w:rsid w:val="00262E26"/>
    <w:rsid w:val="002634DC"/>
    <w:rsid w:val="002634F6"/>
    <w:rsid w:val="00263784"/>
    <w:rsid w:val="002644BD"/>
    <w:rsid w:val="00265551"/>
    <w:rsid w:val="00265B79"/>
    <w:rsid w:val="00267AC8"/>
    <w:rsid w:val="00271368"/>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EE3"/>
    <w:rsid w:val="002865C9"/>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9AE"/>
    <w:rsid w:val="002D5CEF"/>
    <w:rsid w:val="002D5EDA"/>
    <w:rsid w:val="002D61AB"/>
    <w:rsid w:val="002D65E6"/>
    <w:rsid w:val="002D6AA1"/>
    <w:rsid w:val="002D7ADE"/>
    <w:rsid w:val="002E03A1"/>
    <w:rsid w:val="002E1AD6"/>
    <w:rsid w:val="002E1F56"/>
    <w:rsid w:val="002E310E"/>
    <w:rsid w:val="002E3292"/>
    <w:rsid w:val="002E392E"/>
    <w:rsid w:val="002E4FC3"/>
    <w:rsid w:val="002E606B"/>
    <w:rsid w:val="002E6EA9"/>
    <w:rsid w:val="002E7061"/>
    <w:rsid w:val="002E77BA"/>
    <w:rsid w:val="002E78B0"/>
    <w:rsid w:val="002E7948"/>
    <w:rsid w:val="002E7DA3"/>
    <w:rsid w:val="002E7DB5"/>
    <w:rsid w:val="002F039A"/>
    <w:rsid w:val="002F0C5D"/>
    <w:rsid w:val="002F0F36"/>
    <w:rsid w:val="002F2538"/>
    <w:rsid w:val="002F3117"/>
    <w:rsid w:val="002F36EF"/>
    <w:rsid w:val="002F3FC8"/>
    <w:rsid w:val="00301CB6"/>
    <w:rsid w:val="003023DA"/>
    <w:rsid w:val="00304BE4"/>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089"/>
    <w:rsid w:val="0036064F"/>
    <w:rsid w:val="00360A67"/>
    <w:rsid w:val="00360ED1"/>
    <w:rsid w:val="00361D2E"/>
    <w:rsid w:val="00361ED9"/>
    <w:rsid w:val="00363F0E"/>
    <w:rsid w:val="00364F95"/>
    <w:rsid w:val="003656CA"/>
    <w:rsid w:val="00367DDA"/>
    <w:rsid w:val="003719EE"/>
    <w:rsid w:val="00373E67"/>
    <w:rsid w:val="0037606E"/>
    <w:rsid w:val="00376B02"/>
    <w:rsid w:val="00377671"/>
    <w:rsid w:val="003778ED"/>
    <w:rsid w:val="00382ACF"/>
    <w:rsid w:val="0038419F"/>
    <w:rsid w:val="00384AFC"/>
    <w:rsid w:val="00384D79"/>
    <w:rsid w:val="003856E9"/>
    <w:rsid w:val="00386A21"/>
    <w:rsid w:val="00386A95"/>
    <w:rsid w:val="00386BD4"/>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4550"/>
    <w:rsid w:val="003D4AD5"/>
    <w:rsid w:val="003D4F26"/>
    <w:rsid w:val="003D593A"/>
    <w:rsid w:val="003D674A"/>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07793"/>
    <w:rsid w:val="0041142B"/>
    <w:rsid w:val="00411436"/>
    <w:rsid w:val="004117F0"/>
    <w:rsid w:val="00414955"/>
    <w:rsid w:val="00414AD7"/>
    <w:rsid w:val="00414F70"/>
    <w:rsid w:val="00415308"/>
    <w:rsid w:val="0041652C"/>
    <w:rsid w:val="00416C24"/>
    <w:rsid w:val="0041721B"/>
    <w:rsid w:val="00417391"/>
    <w:rsid w:val="0041782D"/>
    <w:rsid w:val="0042029E"/>
    <w:rsid w:val="0042154A"/>
    <w:rsid w:val="004220CC"/>
    <w:rsid w:val="00423075"/>
    <w:rsid w:val="00423633"/>
    <w:rsid w:val="0042365C"/>
    <w:rsid w:val="00425631"/>
    <w:rsid w:val="00430090"/>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6069"/>
    <w:rsid w:val="00446253"/>
    <w:rsid w:val="00446A23"/>
    <w:rsid w:val="00451DE5"/>
    <w:rsid w:val="004523FD"/>
    <w:rsid w:val="004528EA"/>
    <w:rsid w:val="00452ABE"/>
    <w:rsid w:val="00453E99"/>
    <w:rsid w:val="00454AFB"/>
    <w:rsid w:val="00461008"/>
    <w:rsid w:val="00462DBD"/>
    <w:rsid w:val="00462EE8"/>
    <w:rsid w:val="00465129"/>
    <w:rsid w:val="00465656"/>
    <w:rsid w:val="00465F08"/>
    <w:rsid w:val="00470C13"/>
    <w:rsid w:val="004714E1"/>
    <w:rsid w:val="00471E09"/>
    <w:rsid w:val="00472702"/>
    <w:rsid w:val="00472E27"/>
    <w:rsid w:val="00473C92"/>
    <w:rsid w:val="00474F57"/>
    <w:rsid w:val="004755B3"/>
    <w:rsid w:val="00477B66"/>
    <w:rsid w:val="004832F0"/>
    <w:rsid w:val="004840ED"/>
    <w:rsid w:val="00485036"/>
    <w:rsid w:val="004852DB"/>
    <w:rsid w:val="00486455"/>
    <w:rsid w:val="0048667B"/>
    <w:rsid w:val="004867EB"/>
    <w:rsid w:val="00490DC7"/>
    <w:rsid w:val="00491129"/>
    <w:rsid w:val="004918EB"/>
    <w:rsid w:val="00491B11"/>
    <w:rsid w:val="00491B23"/>
    <w:rsid w:val="00492143"/>
    <w:rsid w:val="00492155"/>
    <w:rsid w:val="004926EA"/>
    <w:rsid w:val="0049322B"/>
    <w:rsid w:val="0049582F"/>
    <w:rsid w:val="00495A39"/>
    <w:rsid w:val="004970B1"/>
    <w:rsid w:val="004A24B7"/>
    <w:rsid w:val="004A292D"/>
    <w:rsid w:val="004A30E5"/>
    <w:rsid w:val="004A3154"/>
    <w:rsid w:val="004A3DCF"/>
    <w:rsid w:val="004A4DC6"/>
    <w:rsid w:val="004A7A01"/>
    <w:rsid w:val="004A7F5F"/>
    <w:rsid w:val="004B17E0"/>
    <w:rsid w:val="004B19E9"/>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B22"/>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4D5D"/>
    <w:rsid w:val="0053564F"/>
    <w:rsid w:val="00536614"/>
    <w:rsid w:val="0053718A"/>
    <w:rsid w:val="005373E4"/>
    <w:rsid w:val="005375A6"/>
    <w:rsid w:val="0054004D"/>
    <w:rsid w:val="00543505"/>
    <w:rsid w:val="005435B2"/>
    <w:rsid w:val="00543B15"/>
    <w:rsid w:val="0054518A"/>
    <w:rsid w:val="00547A3D"/>
    <w:rsid w:val="00550B53"/>
    <w:rsid w:val="00552949"/>
    <w:rsid w:val="00552E43"/>
    <w:rsid w:val="005530BC"/>
    <w:rsid w:val="00553F52"/>
    <w:rsid w:val="00554F5A"/>
    <w:rsid w:val="0056143E"/>
    <w:rsid w:val="00561C8A"/>
    <w:rsid w:val="00562226"/>
    <w:rsid w:val="0056264F"/>
    <w:rsid w:val="00562D88"/>
    <w:rsid w:val="0056510D"/>
    <w:rsid w:val="00567A99"/>
    <w:rsid w:val="00567E54"/>
    <w:rsid w:val="00570E27"/>
    <w:rsid w:val="0057139C"/>
    <w:rsid w:val="00571660"/>
    <w:rsid w:val="00571718"/>
    <w:rsid w:val="00571EBC"/>
    <w:rsid w:val="00572A71"/>
    <w:rsid w:val="00573A4E"/>
    <w:rsid w:val="00573DD8"/>
    <w:rsid w:val="00574788"/>
    <w:rsid w:val="00574F13"/>
    <w:rsid w:val="00575B6F"/>
    <w:rsid w:val="00577032"/>
    <w:rsid w:val="005776A8"/>
    <w:rsid w:val="00582945"/>
    <w:rsid w:val="00582C61"/>
    <w:rsid w:val="00584232"/>
    <w:rsid w:val="00584596"/>
    <w:rsid w:val="00584659"/>
    <w:rsid w:val="00585ECF"/>
    <w:rsid w:val="00586A58"/>
    <w:rsid w:val="0059085D"/>
    <w:rsid w:val="00593447"/>
    <w:rsid w:val="005937DD"/>
    <w:rsid w:val="00595F96"/>
    <w:rsid w:val="0059601B"/>
    <w:rsid w:val="00596FFF"/>
    <w:rsid w:val="005977B4"/>
    <w:rsid w:val="00597A57"/>
    <w:rsid w:val="00597B9D"/>
    <w:rsid w:val="005A092C"/>
    <w:rsid w:val="005A0B76"/>
    <w:rsid w:val="005A0D57"/>
    <w:rsid w:val="005A1025"/>
    <w:rsid w:val="005A21AE"/>
    <w:rsid w:val="005A2B50"/>
    <w:rsid w:val="005A3277"/>
    <w:rsid w:val="005A37B5"/>
    <w:rsid w:val="005A37EC"/>
    <w:rsid w:val="005A3AA3"/>
    <w:rsid w:val="005A50E8"/>
    <w:rsid w:val="005A5872"/>
    <w:rsid w:val="005A5BBE"/>
    <w:rsid w:val="005A72D1"/>
    <w:rsid w:val="005A73AA"/>
    <w:rsid w:val="005A7514"/>
    <w:rsid w:val="005A7568"/>
    <w:rsid w:val="005A75C6"/>
    <w:rsid w:val="005A7D29"/>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B7A"/>
    <w:rsid w:val="005C6F69"/>
    <w:rsid w:val="005C73AF"/>
    <w:rsid w:val="005D063D"/>
    <w:rsid w:val="005D31AA"/>
    <w:rsid w:val="005D35C8"/>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5023"/>
    <w:rsid w:val="005F5280"/>
    <w:rsid w:val="005F5B51"/>
    <w:rsid w:val="005F6A7E"/>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1A7F"/>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37E6"/>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2CBA"/>
    <w:rsid w:val="006746F5"/>
    <w:rsid w:val="00676239"/>
    <w:rsid w:val="00676707"/>
    <w:rsid w:val="00676BAA"/>
    <w:rsid w:val="00677FA6"/>
    <w:rsid w:val="0068072E"/>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032"/>
    <w:rsid w:val="006D5BCC"/>
    <w:rsid w:val="006D70FF"/>
    <w:rsid w:val="006D75E6"/>
    <w:rsid w:val="006E0010"/>
    <w:rsid w:val="006E1871"/>
    <w:rsid w:val="006E23FB"/>
    <w:rsid w:val="006E2DB2"/>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1019"/>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D53"/>
    <w:rsid w:val="00763EA0"/>
    <w:rsid w:val="00767CA8"/>
    <w:rsid w:val="00767FA6"/>
    <w:rsid w:val="00767FF2"/>
    <w:rsid w:val="00770052"/>
    <w:rsid w:val="00770C68"/>
    <w:rsid w:val="00771E3D"/>
    <w:rsid w:val="00772CB5"/>
    <w:rsid w:val="007747C8"/>
    <w:rsid w:val="00775291"/>
    <w:rsid w:val="00775A73"/>
    <w:rsid w:val="00776A54"/>
    <w:rsid w:val="00776DDF"/>
    <w:rsid w:val="00777DD6"/>
    <w:rsid w:val="0078016D"/>
    <w:rsid w:val="00780982"/>
    <w:rsid w:val="007814EA"/>
    <w:rsid w:val="00781C53"/>
    <w:rsid w:val="00781EA9"/>
    <w:rsid w:val="0078243D"/>
    <w:rsid w:val="0078245F"/>
    <w:rsid w:val="007832CE"/>
    <w:rsid w:val="00783B7F"/>
    <w:rsid w:val="007843E1"/>
    <w:rsid w:val="0078583F"/>
    <w:rsid w:val="00785AD5"/>
    <w:rsid w:val="007866C2"/>
    <w:rsid w:val="00786F9D"/>
    <w:rsid w:val="007870F2"/>
    <w:rsid w:val="00790738"/>
    <w:rsid w:val="0079150C"/>
    <w:rsid w:val="00791C0E"/>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7546"/>
    <w:rsid w:val="007A79E8"/>
    <w:rsid w:val="007B148C"/>
    <w:rsid w:val="007B2233"/>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5E89"/>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2180"/>
    <w:rsid w:val="00813A98"/>
    <w:rsid w:val="008146A3"/>
    <w:rsid w:val="00814823"/>
    <w:rsid w:val="00816882"/>
    <w:rsid w:val="0081769E"/>
    <w:rsid w:val="00820582"/>
    <w:rsid w:val="00823185"/>
    <w:rsid w:val="00831C79"/>
    <w:rsid w:val="00832B36"/>
    <w:rsid w:val="00834043"/>
    <w:rsid w:val="0083552F"/>
    <w:rsid w:val="00835A0D"/>
    <w:rsid w:val="00835B7E"/>
    <w:rsid w:val="00836A1F"/>
    <w:rsid w:val="00836F6D"/>
    <w:rsid w:val="00836FC8"/>
    <w:rsid w:val="00837F69"/>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5D6E"/>
    <w:rsid w:val="00856822"/>
    <w:rsid w:val="00856BA9"/>
    <w:rsid w:val="008572F2"/>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51F1"/>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346"/>
    <w:rsid w:val="008D5531"/>
    <w:rsid w:val="008D57A4"/>
    <w:rsid w:val="008D5AFE"/>
    <w:rsid w:val="008D5DCE"/>
    <w:rsid w:val="008D67F2"/>
    <w:rsid w:val="008D72F7"/>
    <w:rsid w:val="008D73DF"/>
    <w:rsid w:val="008E1C6E"/>
    <w:rsid w:val="008E44C3"/>
    <w:rsid w:val="008E579E"/>
    <w:rsid w:val="008E67EF"/>
    <w:rsid w:val="008E78F8"/>
    <w:rsid w:val="008E7C0F"/>
    <w:rsid w:val="008F0907"/>
    <w:rsid w:val="008F1F34"/>
    <w:rsid w:val="008F222D"/>
    <w:rsid w:val="008F2ED8"/>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375"/>
    <w:rsid w:val="00910EBA"/>
    <w:rsid w:val="00912317"/>
    <w:rsid w:val="009123F4"/>
    <w:rsid w:val="00912D44"/>
    <w:rsid w:val="0091472D"/>
    <w:rsid w:val="009164B1"/>
    <w:rsid w:val="00917422"/>
    <w:rsid w:val="00917B7F"/>
    <w:rsid w:val="009203DB"/>
    <w:rsid w:val="0092175A"/>
    <w:rsid w:val="0092207E"/>
    <w:rsid w:val="0092278A"/>
    <w:rsid w:val="0092284C"/>
    <w:rsid w:val="00923910"/>
    <w:rsid w:val="0092473E"/>
    <w:rsid w:val="00925269"/>
    <w:rsid w:val="00925448"/>
    <w:rsid w:val="00925961"/>
    <w:rsid w:val="00926CE8"/>
    <w:rsid w:val="009272F2"/>
    <w:rsid w:val="009278E3"/>
    <w:rsid w:val="00927AFB"/>
    <w:rsid w:val="00931C5A"/>
    <w:rsid w:val="009326CE"/>
    <w:rsid w:val="0093343B"/>
    <w:rsid w:val="00934B78"/>
    <w:rsid w:val="009358DD"/>
    <w:rsid w:val="0093607E"/>
    <w:rsid w:val="00936F74"/>
    <w:rsid w:val="009376F4"/>
    <w:rsid w:val="009378F7"/>
    <w:rsid w:val="00940082"/>
    <w:rsid w:val="009402C5"/>
    <w:rsid w:val="00940331"/>
    <w:rsid w:val="0094050D"/>
    <w:rsid w:val="00940A43"/>
    <w:rsid w:val="00940B4C"/>
    <w:rsid w:val="0094125F"/>
    <w:rsid w:val="00942C3C"/>
    <w:rsid w:val="00944EAB"/>
    <w:rsid w:val="00947B2A"/>
    <w:rsid w:val="009501B9"/>
    <w:rsid w:val="00952C9A"/>
    <w:rsid w:val="00952D31"/>
    <w:rsid w:val="00953B3D"/>
    <w:rsid w:val="00954BC0"/>
    <w:rsid w:val="0095532F"/>
    <w:rsid w:val="009559CE"/>
    <w:rsid w:val="00960BC3"/>
    <w:rsid w:val="00961426"/>
    <w:rsid w:val="009617E5"/>
    <w:rsid w:val="00961F7E"/>
    <w:rsid w:val="0096486D"/>
    <w:rsid w:val="009662D4"/>
    <w:rsid w:val="00966782"/>
    <w:rsid w:val="00967707"/>
    <w:rsid w:val="00971398"/>
    <w:rsid w:val="00971D81"/>
    <w:rsid w:val="00972D6E"/>
    <w:rsid w:val="009731BF"/>
    <w:rsid w:val="009732CD"/>
    <w:rsid w:val="009736C9"/>
    <w:rsid w:val="00973E69"/>
    <w:rsid w:val="00974612"/>
    <w:rsid w:val="00974855"/>
    <w:rsid w:val="00974EE3"/>
    <w:rsid w:val="00974EF3"/>
    <w:rsid w:val="00975FCD"/>
    <w:rsid w:val="00976EC3"/>
    <w:rsid w:val="00977028"/>
    <w:rsid w:val="00981072"/>
    <w:rsid w:val="00981E4A"/>
    <w:rsid w:val="00981FB8"/>
    <w:rsid w:val="00982BAB"/>
    <w:rsid w:val="00983636"/>
    <w:rsid w:val="009846FB"/>
    <w:rsid w:val="009852A6"/>
    <w:rsid w:val="0098550B"/>
    <w:rsid w:val="0098576A"/>
    <w:rsid w:val="009865B9"/>
    <w:rsid w:val="00986CAB"/>
    <w:rsid w:val="009900AF"/>
    <w:rsid w:val="00990CB4"/>
    <w:rsid w:val="009924F6"/>
    <w:rsid w:val="00992800"/>
    <w:rsid w:val="00992F98"/>
    <w:rsid w:val="009937B7"/>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6479"/>
    <w:rsid w:val="009C66FD"/>
    <w:rsid w:val="009C6FBD"/>
    <w:rsid w:val="009C7571"/>
    <w:rsid w:val="009C7937"/>
    <w:rsid w:val="009D3B56"/>
    <w:rsid w:val="009D5D4F"/>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1513"/>
    <w:rsid w:val="009F4C54"/>
    <w:rsid w:val="009F550D"/>
    <w:rsid w:val="009F5B66"/>
    <w:rsid w:val="009F6104"/>
    <w:rsid w:val="009F651D"/>
    <w:rsid w:val="009F6C06"/>
    <w:rsid w:val="009F7EF5"/>
    <w:rsid w:val="009F7F4D"/>
    <w:rsid w:val="00A020AF"/>
    <w:rsid w:val="00A02A06"/>
    <w:rsid w:val="00A033FA"/>
    <w:rsid w:val="00A03A96"/>
    <w:rsid w:val="00A03B8F"/>
    <w:rsid w:val="00A05F1C"/>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5138B"/>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76A15"/>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953"/>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B72"/>
    <w:rsid w:val="00AE0BBF"/>
    <w:rsid w:val="00AE0CC3"/>
    <w:rsid w:val="00AE1458"/>
    <w:rsid w:val="00AE2398"/>
    <w:rsid w:val="00AE24F6"/>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2D30"/>
    <w:rsid w:val="00B23700"/>
    <w:rsid w:val="00B2381A"/>
    <w:rsid w:val="00B238A5"/>
    <w:rsid w:val="00B24A85"/>
    <w:rsid w:val="00B255BF"/>
    <w:rsid w:val="00B27280"/>
    <w:rsid w:val="00B272FF"/>
    <w:rsid w:val="00B300AD"/>
    <w:rsid w:val="00B31217"/>
    <w:rsid w:val="00B31A35"/>
    <w:rsid w:val="00B32154"/>
    <w:rsid w:val="00B323C0"/>
    <w:rsid w:val="00B330D7"/>
    <w:rsid w:val="00B34752"/>
    <w:rsid w:val="00B34B4D"/>
    <w:rsid w:val="00B35434"/>
    <w:rsid w:val="00B35BA9"/>
    <w:rsid w:val="00B36460"/>
    <w:rsid w:val="00B40A0C"/>
    <w:rsid w:val="00B4115C"/>
    <w:rsid w:val="00B43464"/>
    <w:rsid w:val="00B43933"/>
    <w:rsid w:val="00B44517"/>
    <w:rsid w:val="00B451ED"/>
    <w:rsid w:val="00B4587A"/>
    <w:rsid w:val="00B45B51"/>
    <w:rsid w:val="00B45E98"/>
    <w:rsid w:val="00B46E52"/>
    <w:rsid w:val="00B47E22"/>
    <w:rsid w:val="00B47EC6"/>
    <w:rsid w:val="00B51C2C"/>
    <w:rsid w:val="00B51FC8"/>
    <w:rsid w:val="00B52650"/>
    <w:rsid w:val="00B53349"/>
    <w:rsid w:val="00B53984"/>
    <w:rsid w:val="00B5455A"/>
    <w:rsid w:val="00B55172"/>
    <w:rsid w:val="00B55864"/>
    <w:rsid w:val="00B56433"/>
    <w:rsid w:val="00B62AD6"/>
    <w:rsid w:val="00B63C61"/>
    <w:rsid w:val="00B64044"/>
    <w:rsid w:val="00B6480E"/>
    <w:rsid w:val="00B653B8"/>
    <w:rsid w:val="00B6704B"/>
    <w:rsid w:val="00B6739C"/>
    <w:rsid w:val="00B67AE3"/>
    <w:rsid w:val="00B704A2"/>
    <w:rsid w:val="00B71626"/>
    <w:rsid w:val="00B7258F"/>
    <w:rsid w:val="00B7689B"/>
    <w:rsid w:val="00B76B74"/>
    <w:rsid w:val="00B774BE"/>
    <w:rsid w:val="00B77BB5"/>
    <w:rsid w:val="00B8214B"/>
    <w:rsid w:val="00B83465"/>
    <w:rsid w:val="00B86EAD"/>
    <w:rsid w:val="00B90EED"/>
    <w:rsid w:val="00B91581"/>
    <w:rsid w:val="00B92B1F"/>
    <w:rsid w:val="00B936B1"/>
    <w:rsid w:val="00B93733"/>
    <w:rsid w:val="00B93805"/>
    <w:rsid w:val="00B93E93"/>
    <w:rsid w:val="00B94510"/>
    <w:rsid w:val="00B94C97"/>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C024A"/>
    <w:rsid w:val="00BC04D4"/>
    <w:rsid w:val="00BC0CB5"/>
    <w:rsid w:val="00BC15DC"/>
    <w:rsid w:val="00BC3009"/>
    <w:rsid w:val="00BC31B9"/>
    <w:rsid w:val="00BC34DA"/>
    <w:rsid w:val="00BC3945"/>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C0110E"/>
    <w:rsid w:val="00C0140E"/>
    <w:rsid w:val="00C035C9"/>
    <w:rsid w:val="00C04F02"/>
    <w:rsid w:val="00C04F05"/>
    <w:rsid w:val="00C053D3"/>
    <w:rsid w:val="00C06C00"/>
    <w:rsid w:val="00C106C5"/>
    <w:rsid w:val="00C10EFB"/>
    <w:rsid w:val="00C1136F"/>
    <w:rsid w:val="00C11450"/>
    <w:rsid w:val="00C11F4C"/>
    <w:rsid w:val="00C13B39"/>
    <w:rsid w:val="00C13FB8"/>
    <w:rsid w:val="00C145F0"/>
    <w:rsid w:val="00C15C5A"/>
    <w:rsid w:val="00C162D9"/>
    <w:rsid w:val="00C167F1"/>
    <w:rsid w:val="00C16CFE"/>
    <w:rsid w:val="00C17170"/>
    <w:rsid w:val="00C172C5"/>
    <w:rsid w:val="00C17630"/>
    <w:rsid w:val="00C17723"/>
    <w:rsid w:val="00C17ACB"/>
    <w:rsid w:val="00C17B64"/>
    <w:rsid w:val="00C201E1"/>
    <w:rsid w:val="00C22EC9"/>
    <w:rsid w:val="00C2405D"/>
    <w:rsid w:val="00C248F5"/>
    <w:rsid w:val="00C2601E"/>
    <w:rsid w:val="00C2627B"/>
    <w:rsid w:val="00C2668B"/>
    <w:rsid w:val="00C26D3E"/>
    <w:rsid w:val="00C307D7"/>
    <w:rsid w:val="00C30846"/>
    <w:rsid w:val="00C31DCE"/>
    <w:rsid w:val="00C32A53"/>
    <w:rsid w:val="00C331D8"/>
    <w:rsid w:val="00C33C76"/>
    <w:rsid w:val="00C34D0B"/>
    <w:rsid w:val="00C351EC"/>
    <w:rsid w:val="00C35FDE"/>
    <w:rsid w:val="00C36C39"/>
    <w:rsid w:val="00C37AE3"/>
    <w:rsid w:val="00C4202E"/>
    <w:rsid w:val="00C420B8"/>
    <w:rsid w:val="00C4214D"/>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81CAF"/>
    <w:rsid w:val="00C81D49"/>
    <w:rsid w:val="00C81F7D"/>
    <w:rsid w:val="00C82704"/>
    <w:rsid w:val="00C84691"/>
    <w:rsid w:val="00C86817"/>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890"/>
    <w:rsid w:val="00CB65BE"/>
    <w:rsid w:val="00CB7963"/>
    <w:rsid w:val="00CB7AE8"/>
    <w:rsid w:val="00CB7BFD"/>
    <w:rsid w:val="00CB7C3E"/>
    <w:rsid w:val="00CB7DBA"/>
    <w:rsid w:val="00CB7F97"/>
    <w:rsid w:val="00CC13AA"/>
    <w:rsid w:val="00CC3C4C"/>
    <w:rsid w:val="00CC5552"/>
    <w:rsid w:val="00CC67DF"/>
    <w:rsid w:val="00CC6CF5"/>
    <w:rsid w:val="00CC708F"/>
    <w:rsid w:val="00CC7844"/>
    <w:rsid w:val="00CD063D"/>
    <w:rsid w:val="00CD1149"/>
    <w:rsid w:val="00CD1696"/>
    <w:rsid w:val="00CD2E61"/>
    <w:rsid w:val="00CD3901"/>
    <w:rsid w:val="00CD3AA0"/>
    <w:rsid w:val="00CD3D60"/>
    <w:rsid w:val="00CD5081"/>
    <w:rsid w:val="00CD56E2"/>
    <w:rsid w:val="00CD6653"/>
    <w:rsid w:val="00CD6AE9"/>
    <w:rsid w:val="00CD73C8"/>
    <w:rsid w:val="00CD7963"/>
    <w:rsid w:val="00CE01D2"/>
    <w:rsid w:val="00CE07F3"/>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D007D4"/>
    <w:rsid w:val="00D054B2"/>
    <w:rsid w:val="00D07FE2"/>
    <w:rsid w:val="00D1201F"/>
    <w:rsid w:val="00D13E19"/>
    <w:rsid w:val="00D13FB0"/>
    <w:rsid w:val="00D14742"/>
    <w:rsid w:val="00D178C1"/>
    <w:rsid w:val="00D20DB3"/>
    <w:rsid w:val="00D20DCE"/>
    <w:rsid w:val="00D21508"/>
    <w:rsid w:val="00D21D13"/>
    <w:rsid w:val="00D22620"/>
    <w:rsid w:val="00D22A9E"/>
    <w:rsid w:val="00D22C57"/>
    <w:rsid w:val="00D2315E"/>
    <w:rsid w:val="00D2390D"/>
    <w:rsid w:val="00D246B4"/>
    <w:rsid w:val="00D258C2"/>
    <w:rsid w:val="00D25E72"/>
    <w:rsid w:val="00D25FD7"/>
    <w:rsid w:val="00D269FB"/>
    <w:rsid w:val="00D328C0"/>
    <w:rsid w:val="00D33176"/>
    <w:rsid w:val="00D33660"/>
    <w:rsid w:val="00D349FC"/>
    <w:rsid w:val="00D34E90"/>
    <w:rsid w:val="00D356F4"/>
    <w:rsid w:val="00D36A29"/>
    <w:rsid w:val="00D372FB"/>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6980"/>
    <w:rsid w:val="00D76A34"/>
    <w:rsid w:val="00D77C96"/>
    <w:rsid w:val="00D806D0"/>
    <w:rsid w:val="00D83A51"/>
    <w:rsid w:val="00D8470E"/>
    <w:rsid w:val="00D84A9B"/>
    <w:rsid w:val="00D863F6"/>
    <w:rsid w:val="00D866E3"/>
    <w:rsid w:val="00D868F3"/>
    <w:rsid w:val="00D9051D"/>
    <w:rsid w:val="00D90C2C"/>
    <w:rsid w:val="00D90C5E"/>
    <w:rsid w:val="00D910A5"/>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8F5"/>
    <w:rsid w:val="00DC3D57"/>
    <w:rsid w:val="00DC4107"/>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69D7"/>
    <w:rsid w:val="00DE75D6"/>
    <w:rsid w:val="00DF020B"/>
    <w:rsid w:val="00DF1799"/>
    <w:rsid w:val="00DF1DB9"/>
    <w:rsid w:val="00DF2E00"/>
    <w:rsid w:val="00DF3541"/>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22F3"/>
    <w:rsid w:val="00E4341B"/>
    <w:rsid w:val="00E43909"/>
    <w:rsid w:val="00E440DC"/>
    <w:rsid w:val="00E4721B"/>
    <w:rsid w:val="00E4763E"/>
    <w:rsid w:val="00E50187"/>
    <w:rsid w:val="00E50BC0"/>
    <w:rsid w:val="00E5249F"/>
    <w:rsid w:val="00E528B6"/>
    <w:rsid w:val="00E53C30"/>
    <w:rsid w:val="00E542A5"/>
    <w:rsid w:val="00E5654A"/>
    <w:rsid w:val="00E5682B"/>
    <w:rsid w:val="00E569E9"/>
    <w:rsid w:val="00E56F15"/>
    <w:rsid w:val="00E56F56"/>
    <w:rsid w:val="00E57284"/>
    <w:rsid w:val="00E6089C"/>
    <w:rsid w:val="00E60C80"/>
    <w:rsid w:val="00E60D57"/>
    <w:rsid w:val="00E6177E"/>
    <w:rsid w:val="00E6239E"/>
    <w:rsid w:val="00E64417"/>
    <w:rsid w:val="00E64A0E"/>
    <w:rsid w:val="00E64FC2"/>
    <w:rsid w:val="00E65229"/>
    <w:rsid w:val="00E66479"/>
    <w:rsid w:val="00E66901"/>
    <w:rsid w:val="00E66E72"/>
    <w:rsid w:val="00E67191"/>
    <w:rsid w:val="00E677A4"/>
    <w:rsid w:val="00E713C4"/>
    <w:rsid w:val="00E7169B"/>
    <w:rsid w:val="00E71F37"/>
    <w:rsid w:val="00E723AB"/>
    <w:rsid w:val="00E732B9"/>
    <w:rsid w:val="00E7445F"/>
    <w:rsid w:val="00E7455A"/>
    <w:rsid w:val="00E75067"/>
    <w:rsid w:val="00E75691"/>
    <w:rsid w:val="00E759AC"/>
    <w:rsid w:val="00E761E8"/>
    <w:rsid w:val="00E762AB"/>
    <w:rsid w:val="00E76857"/>
    <w:rsid w:val="00E77148"/>
    <w:rsid w:val="00E7740B"/>
    <w:rsid w:val="00E7772F"/>
    <w:rsid w:val="00E77743"/>
    <w:rsid w:val="00E779B4"/>
    <w:rsid w:val="00E80720"/>
    <w:rsid w:val="00E80F4A"/>
    <w:rsid w:val="00E820EC"/>
    <w:rsid w:val="00E82DCA"/>
    <w:rsid w:val="00E83E5B"/>
    <w:rsid w:val="00E85BA4"/>
    <w:rsid w:val="00E85F45"/>
    <w:rsid w:val="00E861DF"/>
    <w:rsid w:val="00E86B2E"/>
    <w:rsid w:val="00E90638"/>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72E9"/>
    <w:rsid w:val="00ED7458"/>
    <w:rsid w:val="00EE01FF"/>
    <w:rsid w:val="00EE08F5"/>
    <w:rsid w:val="00EE18E6"/>
    <w:rsid w:val="00EE1D4E"/>
    <w:rsid w:val="00EE2D42"/>
    <w:rsid w:val="00EE39D4"/>
    <w:rsid w:val="00EE4055"/>
    <w:rsid w:val="00EE770F"/>
    <w:rsid w:val="00EF0407"/>
    <w:rsid w:val="00EF1FC3"/>
    <w:rsid w:val="00EF2B15"/>
    <w:rsid w:val="00EF3611"/>
    <w:rsid w:val="00EF3903"/>
    <w:rsid w:val="00EF40F3"/>
    <w:rsid w:val="00EF47A8"/>
    <w:rsid w:val="00EF47FA"/>
    <w:rsid w:val="00EF5686"/>
    <w:rsid w:val="00EF579E"/>
    <w:rsid w:val="00EF6FEF"/>
    <w:rsid w:val="00EF7CE4"/>
    <w:rsid w:val="00F0071B"/>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3AD9"/>
    <w:rsid w:val="00F149B3"/>
    <w:rsid w:val="00F1591D"/>
    <w:rsid w:val="00F15A80"/>
    <w:rsid w:val="00F1625C"/>
    <w:rsid w:val="00F16851"/>
    <w:rsid w:val="00F16A59"/>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60C27"/>
    <w:rsid w:val="00F61624"/>
    <w:rsid w:val="00F61743"/>
    <w:rsid w:val="00F61ACF"/>
    <w:rsid w:val="00F62FDA"/>
    <w:rsid w:val="00F62FE8"/>
    <w:rsid w:val="00F63285"/>
    <w:rsid w:val="00F6400F"/>
    <w:rsid w:val="00F65D77"/>
    <w:rsid w:val="00F65DA2"/>
    <w:rsid w:val="00F65DFA"/>
    <w:rsid w:val="00F65FBA"/>
    <w:rsid w:val="00F67074"/>
    <w:rsid w:val="00F673BA"/>
    <w:rsid w:val="00F678D9"/>
    <w:rsid w:val="00F70515"/>
    <w:rsid w:val="00F72071"/>
    <w:rsid w:val="00F727DE"/>
    <w:rsid w:val="00F73979"/>
    <w:rsid w:val="00F7570A"/>
    <w:rsid w:val="00F7640B"/>
    <w:rsid w:val="00F76B7A"/>
    <w:rsid w:val="00F81C7E"/>
    <w:rsid w:val="00F8249D"/>
    <w:rsid w:val="00F824A0"/>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2E4"/>
    <w:rsid w:val="00FA739B"/>
    <w:rsid w:val="00FB0EAA"/>
    <w:rsid w:val="00FB0F38"/>
    <w:rsid w:val="00FB1F96"/>
    <w:rsid w:val="00FB2D31"/>
    <w:rsid w:val="00FB48B0"/>
    <w:rsid w:val="00FB48DB"/>
    <w:rsid w:val="00FB621A"/>
    <w:rsid w:val="00FB7CBF"/>
    <w:rsid w:val="00FC07E4"/>
    <w:rsid w:val="00FC0BFC"/>
    <w:rsid w:val="00FC3648"/>
    <w:rsid w:val="00FC4BC1"/>
    <w:rsid w:val="00FC512B"/>
    <w:rsid w:val="00FC5389"/>
    <w:rsid w:val="00FC55BA"/>
    <w:rsid w:val="00FC62FF"/>
    <w:rsid w:val="00FD0BD0"/>
    <w:rsid w:val="00FD0F1A"/>
    <w:rsid w:val="00FD10B1"/>
    <w:rsid w:val="00FD1266"/>
    <w:rsid w:val="00FD1712"/>
    <w:rsid w:val="00FD25B8"/>
    <w:rsid w:val="00FD2B24"/>
    <w:rsid w:val="00FD2E33"/>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E6A"/>
    <w:rsid w:val="00FF1BF5"/>
    <w:rsid w:val="00FF1F77"/>
    <w:rsid w:val="00FF2475"/>
    <w:rsid w:val="00FF3487"/>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B5E8C91E-C198-4D47-870A-AE64C3437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hyperlink" Target="https://forum.pjrc.com/" TargetMode="External"/><Relationship Id="rId2" Type="http://schemas.openxmlformats.org/officeDocument/2006/relationships/customXml" Target="../customXml/item2.xml"/><Relationship Id="rId16" Type="http://schemas.openxmlformats.org/officeDocument/2006/relationships/hyperlink" Target="https://github.com/mfromano/micro-control"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greiman/DigitalIO" TargetMode="External"/><Relationship Id="rId5" Type="http://schemas.openxmlformats.org/officeDocument/2006/relationships/settings" Target="settings.xml"/><Relationship Id="rId15" Type="http://schemas.openxmlformats.org/officeDocument/2006/relationships/hyperlink" Target="https://github.com/markbucklin/NavigationSensor" TargetMode="External"/><Relationship Id="rId10" Type="http://schemas.openxmlformats.org/officeDocument/2006/relationships/hyperlink" Target="https://atom.io/"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platformio.org/" TargetMode="External"/><Relationship Id="rId14" Type="http://schemas.openxmlformats.org/officeDocument/2006/relationships/hyperlink" Target="https://www.tindie.com/products/jkicklighter/adns-9800-laser-motion-sensor/"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921EC9BF-6088-4334-962D-43D06851C7C4}">
  <ds:schemaRefs>
    <ds:schemaRef ds:uri="http://schemas.openxmlformats.org/officeDocument/2006/bibliography"/>
  </ds:schemaRefs>
</ds:datastoreItem>
</file>

<file path=customXml/itemProps2.xml><?xml version="1.0" encoding="utf-8"?>
<ds:datastoreItem xmlns:ds="http://schemas.openxmlformats.org/officeDocument/2006/customXml" ds:itemID="{19FDC68B-6CD2-47BC-8425-5D6011CC7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3</Pages>
  <Words>8872</Words>
  <Characters>50576</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59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ossover</dc:creator>
  <cp:lastModifiedBy>Romano, Michael, Francis</cp:lastModifiedBy>
  <cp:revision>5</cp:revision>
  <dcterms:created xsi:type="dcterms:W3CDTF">2019-02-26T20:04:00Z</dcterms:created>
  <dcterms:modified xsi:type="dcterms:W3CDTF">2019-02-26T20:19:00Z</dcterms:modified>
</cp:coreProperties>
</file>